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CA8AF7" w14:textId="1B130B3A" w:rsidR="00125F06" w:rsidRPr="003C436F" w:rsidRDefault="009953AE" w:rsidP="00E71C23">
      <w:pPr>
        <w:pStyle w:val="Title"/>
        <w:rPr>
          <w:sz w:val="40"/>
          <w:szCs w:val="56"/>
        </w:rPr>
      </w:pPr>
      <w:r>
        <w:t>Can Bluetooth Audio Replace t</w:t>
      </w:r>
      <w:r w:rsidR="00E71C23">
        <w:t>he Wire?</w:t>
      </w:r>
    </w:p>
    <w:p w14:paraId="0831C1CA" w14:textId="1ECF7EA5" w:rsidR="00EF7156" w:rsidRDefault="00125F06" w:rsidP="00EF7156">
      <w:pPr>
        <w:pStyle w:val="Author"/>
      </w:pPr>
      <w:r>
        <w:t>Dan Weston</w:t>
      </w:r>
    </w:p>
    <w:p w14:paraId="24A88A44" w14:textId="30751352" w:rsidR="00125F06" w:rsidRPr="005D2B76" w:rsidRDefault="00125F06" w:rsidP="00EF7156">
      <w:pPr>
        <w:pStyle w:val="Affiliation"/>
      </w:pPr>
      <w:r>
        <w:t>Institute of Sound Recording</w:t>
      </w:r>
      <w:r w:rsidR="00EF7156">
        <w:t xml:space="preserve">, </w:t>
      </w:r>
      <w:r>
        <w:t>University of Surrey</w:t>
      </w:r>
    </w:p>
    <w:p w14:paraId="56836DF4" w14:textId="5A38CB95" w:rsidR="005D2B76" w:rsidRPr="005D2B76" w:rsidRDefault="005D2B76" w:rsidP="00405E1D">
      <w:pPr>
        <w:pStyle w:val="Heading1unnumbered"/>
      </w:pPr>
      <w:bookmarkStart w:id="0" w:name="_Toc224289339"/>
      <w:bookmarkStart w:id="1" w:name="_Toc305857959"/>
      <w:r w:rsidRPr="005D2B76">
        <w:t>Abstract</w:t>
      </w:r>
      <w:bookmarkEnd w:id="0"/>
      <w:bookmarkEnd w:id="1"/>
    </w:p>
    <w:p w14:paraId="26BD34C7" w14:textId="10EFD4B8" w:rsidR="00B92833" w:rsidRDefault="00125F06" w:rsidP="00405E1D">
      <w:pPr>
        <w:pStyle w:val="Normalfirst"/>
      </w:pPr>
      <w:r>
        <w:t>My abstract will be written here.</w:t>
      </w:r>
      <w:r w:rsidR="004478CF">
        <w:t xml:space="preserve"> It will be in 1 column that crosses the whole page.</w:t>
      </w:r>
    </w:p>
    <w:p w14:paraId="39E4A146" w14:textId="77777777" w:rsidR="00125F06" w:rsidRPr="00125F06" w:rsidRDefault="00125F06" w:rsidP="00125F06">
      <w:pPr>
        <w:ind w:firstLine="0"/>
      </w:pPr>
    </w:p>
    <w:p w14:paraId="18C61F60" w14:textId="43F21A38" w:rsidR="00DD5285" w:rsidRDefault="00DD5285" w:rsidP="005D2B76">
      <w:pPr>
        <w:sectPr w:rsidR="00DD5285" w:rsidSect="0028776D">
          <w:footerReference w:type="default" r:id="rId7"/>
          <w:pgSz w:w="11900" w:h="16840"/>
          <w:pgMar w:top="936" w:right="936" w:bottom="936" w:left="936" w:header="504" w:footer="504" w:gutter="0"/>
          <w:cols w:space="284"/>
        </w:sectPr>
      </w:pPr>
    </w:p>
    <w:p w14:paraId="03AE723B" w14:textId="77777777" w:rsidR="005D2B76" w:rsidRDefault="005D2B76" w:rsidP="00B92833">
      <w:pPr>
        <w:pStyle w:val="Heading1first"/>
      </w:pPr>
      <w:bookmarkStart w:id="2" w:name="_Toc224289340"/>
      <w:bookmarkStart w:id="3" w:name="_Toc224289618"/>
      <w:bookmarkStart w:id="4" w:name="_Toc305857960"/>
      <w:r w:rsidRPr="005D2B76">
        <w:lastRenderedPageBreak/>
        <w:t>Introduction</w:t>
      </w:r>
      <w:bookmarkEnd w:id="2"/>
      <w:bookmarkEnd w:id="3"/>
      <w:bookmarkEnd w:id="4"/>
    </w:p>
    <w:p w14:paraId="7BAE6A4B" w14:textId="77777777" w:rsidR="005C0BA5" w:rsidRDefault="00961861" w:rsidP="005C0BA5">
      <w:pPr>
        <w:pStyle w:val="Normalfirst"/>
      </w:pPr>
      <w:r w:rsidRPr="009D3401">
        <w:t xml:space="preserve">Millions of users around the world use networking daily to communicate with friends, </w:t>
      </w:r>
      <w:r w:rsidR="002C325D" w:rsidRPr="009D3401">
        <w:t>family</w:t>
      </w:r>
      <w:r w:rsidR="000B1307" w:rsidRPr="009D3401">
        <w:t>,</w:t>
      </w:r>
      <w:r w:rsidR="002C325D" w:rsidRPr="009D3401">
        <w:t xml:space="preserve"> and colleagues. </w:t>
      </w:r>
      <w:r w:rsidR="00077020" w:rsidRPr="009D3401">
        <w:t>C</w:t>
      </w:r>
      <w:r w:rsidR="00FD6563" w:rsidRPr="009D3401">
        <w:t xml:space="preserve">omputers are </w:t>
      </w:r>
      <w:r w:rsidR="002C325D" w:rsidRPr="009D3401">
        <w:t xml:space="preserve">able to </w:t>
      </w:r>
      <w:r w:rsidR="00FD6563" w:rsidRPr="009D3401">
        <w:t>connect</w:t>
      </w:r>
      <w:r w:rsidR="002C325D" w:rsidRPr="009D3401">
        <w:t xml:space="preserve"> in more ways than ever before, and </w:t>
      </w:r>
      <w:r w:rsidR="00877AEA" w:rsidRPr="009D3401">
        <w:t xml:space="preserve">with </w:t>
      </w:r>
      <w:r w:rsidR="002C325D" w:rsidRPr="009D3401">
        <w:t>technology</w:t>
      </w:r>
      <w:r w:rsidR="00877AEA" w:rsidRPr="009D3401">
        <w:t xml:space="preserve"> improving day by day</w:t>
      </w:r>
      <w:r w:rsidR="00FD6563" w:rsidRPr="009D3401">
        <w:t xml:space="preserve">, </w:t>
      </w:r>
      <w:r w:rsidR="00877AEA" w:rsidRPr="009D3401">
        <w:t xml:space="preserve">almost all </w:t>
      </w:r>
      <w:r w:rsidR="00FD6563" w:rsidRPr="009D3401">
        <w:t xml:space="preserve">consumer </w:t>
      </w:r>
      <w:r w:rsidR="00877AEA" w:rsidRPr="009D3401">
        <w:t>electronic devices</w:t>
      </w:r>
      <w:r w:rsidR="00FD6563" w:rsidRPr="009D3401">
        <w:t xml:space="preserve"> </w:t>
      </w:r>
      <w:r w:rsidR="00877AEA" w:rsidRPr="009D3401">
        <w:t>have network capabilities</w:t>
      </w:r>
      <w:r w:rsidR="00FD6563" w:rsidRPr="009D3401">
        <w:t>.</w:t>
      </w:r>
      <w:r w:rsidR="005C0BA5">
        <w:t xml:space="preserve"> </w:t>
      </w:r>
    </w:p>
    <w:p w14:paraId="37DF1F5C" w14:textId="6D30A838" w:rsidR="00277559" w:rsidRPr="00333D15" w:rsidRDefault="00D96009" w:rsidP="005C0BA5">
      <w:r w:rsidRPr="00333D15">
        <w:t xml:space="preserve">Fixed connection networks are less susceptible to interference and </w:t>
      </w:r>
      <w:r w:rsidR="00682F63">
        <w:t>are consequently more reliable</w:t>
      </w:r>
      <w:r w:rsidRPr="00333D15">
        <w:t xml:space="preserve"> </w:t>
      </w:r>
      <w:r w:rsidR="00682F63">
        <w:t xml:space="preserve">than </w:t>
      </w:r>
      <w:r w:rsidR="004D0F65">
        <w:t xml:space="preserve">their </w:t>
      </w:r>
      <w:r w:rsidRPr="00333D15">
        <w:t xml:space="preserve">wireless </w:t>
      </w:r>
      <w:r w:rsidR="004D0F65">
        <w:t>counterparts</w:t>
      </w:r>
      <w:r w:rsidRPr="00333D15">
        <w:t>. However, w</w:t>
      </w:r>
      <w:r w:rsidR="00092EC5" w:rsidRPr="00333D15">
        <w:t xml:space="preserve">ireless communications </w:t>
      </w:r>
      <w:r w:rsidR="000A15C3" w:rsidRPr="00333D15">
        <w:t>enable</w:t>
      </w:r>
      <w:r w:rsidR="00092EC5" w:rsidRPr="00333D15">
        <w:t xml:space="preserve"> users to seamlessly connect personal computers to peripheral devices</w:t>
      </w:r>
      <w:r w:rsidR="009B22A7" w:rsidRPr="00333D15">
        <w:t>,</w:t>
      </w:r>
      <w:r w:rsidR="006B3101" w:rsidRPr="00333D15">
        <w:t xml:space="preserve"> without </w:t>
      </w:r>
      <w:r w:rsidR="009B22A7" w:rsidRPr="00333D15">
        <w:t xml:space="preserve">the </w:t>
      </w:r>
      <w:r w:rsidR="00092EC5" w:rsidRPr="00333D15">
        <w:t>constraints</w:t>
      </w:r>
      <w:r w:rsidR="009B22A7" w:rsidRPr="00333D15">
        <w:t xml:space="preserve"> </w:t>
      </w:r>
      <w:r w:rsidR="00EB7EE2" w:rsidRPr="00333D15">
        <w:t>associated with</w:t>
      </w:r>
      <w:r w:rsidR="00092EC5" w:rsidRPr="00333D15">
        <w:t xml:space="preserve"> </w:t>
      </w:r>
      <w:r w:rsidR="00A81C05" w:rsidRPr="00333D15">
        <w:t>wired</w:t>
      </w:r>
      <w:r w:rsidR="00092EC5" w:rsidRPr="00333D15">
        <w:t xml:space="preserve"> connection</w:t>
      </w:r>
      <w:r w:rsidR="00EB7EE2" w:rsidRPr="00333D15">
        <w:t>s</w:t>
      </w:r>
      <w:r w:rsidR="00333D15" w:rsidRPr="00333D15">
        <w:t>.</w:t>
      </w:r>
    </w:p>
    <w:p w14:paraId="209E0ECD" w14:textId="35B92A53" w:rsidR="00277559" w:rsidRDefault="00CC5F47" w:rsidP="00030D1E">
      <w:r>
        <w:t>Bluetooth</w:t>
      </w:r>
      <w:r w:rsidR="00030D1E">
        <w:t xml:space="preserve"> and</w:t>
      </w:r>
      <w:r w:rsidR="00D96009" w:rsidRPr="00E679D9">
        <w:t xml:space="preserve"> </w:t>
      </w:r>
      <w:r w:rsidR="00E158EE" w:rsidRPr="00E679D9">
        <w:t>Wi-Fi</w:t>
      </w:r>
      <w:r w:rsidR="00030D1E">
        <w:t xml:space="preserve"> </w:t>
      </w:r>
      <w:r w:rsidR="00D96009" w:rsidRPr="00E679D9">
        <w:t xml:space="preserve">are widely used wireless communications networks. </w:t>
      </w:r>
      <w:r w:rsidR="00384BAF" w:rsidRPr="00E679D9">
        <w:t xml:space="preserve">The operational speed and distance of </w:t>
      </w:r>
      <w:r w:rsidR="00E158EE" w:rsidRPr="00E679D9">
        <w:t>Wi-Fi</w:t>
      </w:r>
      <w:r w:rsidR="004F1A50" w:rsidRPr="00E679D9">
        <w:t xml:space="preserve"> </w:t>
      </w:r>
      <w:r w:rsidR="00384BAF" w:rsidRPr="00E679D9">
        <w:t xml:space="preserve">is </w:t>
      </w:r>
      <w:r w:rsidR="004F1A50" w:rsidRPr="00E679D9">
        <w:t>ten times faster</w:t>
      </w:r>
      <w:r w:rsidR="00923FBC" w:rsidRPr="00E679D9">
        <w:t xml:space="preserve"> </w:t>
      </w:r>
      <w:r w:rsidR="00384BAF" w:rsidRPr="00E679D9">
        <w:t>than Bluetooth and b</w:t>
      </w:r>
      <w:r w:rsidR="00923FBC" w:rsidRPr="00E679D9">
        <w:t>oth have similar costs</w:t>
      </w:r>
      <w:r w:rsidR="00384BAF" w:rsidRPr="00E679D9">
        <w:t>.</w:t>
      </w:r>
      <w:r w:rsidR="004F1A50" w:rsidRPr="00E679D9">
        <w:t xml:space="preserve"> </w:t>
      </w:r>
      <w:r w:rsidR="00384BAF" w:rsidRPr="00E679D9">
        <w:t>H</w:t>
      </w:r>
      <w:r w:rsidR="00923FBC" w:rsidRPr="00E679D9">
        <w:t>owever</w:t>
      </w:r>
      <w:r w:rsidR="00384BAF" w:rsidRPr="00E679D9">
        <w:t>,</w:t>
      </w:r>
      <w:r w:rsidR="00923FBC" w:rsidRPr="00E679D9">
        <w:t xml:space="preserve"> Bluetooth </w:t>
      </w:r>
      <w:r w:rsidR="00384BAF" w:rsidRPr="00E679D9">
        <w:t xml:space="preserve">consumes much less energy than </w:t>
      </w:r>
      <w:r w:rsidR="00E158EE" w:rsidRPr="00E679D9">
        <w:t>Wi-Fi</w:t>
      </w:r>
      <w:r w:rsidR="00384BAF" w:rsidRPr="00E679D9">
        <w:t>,</w:t>
      </w:r>
      <w:r w:rsidR="00923FBC" w:rsidRPr="00E679D9">
        <w:t xml:space="preserve"> making it </w:t>
      </w:r>
      <w:r w:rsidR="00384BAF" w:rsidRPr="00E679D9">
        <w:t>ideal</w:t>
      </w:r>
      <w:r w:rsidR="00923FBC" w:rsidRPr="00E679D9">
        <w:t xml:space="preserve"> for use in </w:t>
      </w:r>
      <w:r w:rsidR="007A50F0" w:rsidRPr="00E679D9">
        <w:t xml:space="preserve">portable </w:t>
      </w:r>
      <w:r w:rsidR="00923FBC" w:rsidRPr="00E679D9">
        <w:t>devices such as headphones, hard drives, wearables and cars, where batteries need to be kept as small as possible.</w:t>
      </w:r>
    </w:p>
    <w:p w14:paraId="1B998E64" w14:textId="7243517E" w:rsidR="00030D1E" w:rsidRDefault="00030D1E" w:rsidP="001F2E2A">
      <w:r>
        <w:t xml:space="preserve">ZigBee is </w:t>
      </w:r>
      <w:r w:rsidR="001F2E2A">
        <w:t>another</w:t>
      </w:r>
      <w:r>
        <w:t xml:space="preserve"> low power wireless communications network, with a range 30 times </w:t>
      </w:r>
      <w:r w:rsidR="001F2E2A">
        <w:t>greater</w:t>
      </w:r>
      <w:r>
        <w:t xml:space="preserve"> than Blu</w:t>
      </w:r>
      <w:r w:rsidR="00E55723">
        <w:t>etooth, however with just a</w:t>
      </w:r>
      <w:r>
        <w:t xml:space="preserve"> quarter of the data speed it isn’t suitable for fi</w:t>
      </w:r>
      <w:r w:rsidR="00E55723">
        <w:t>le transfers</w:t>
      </w:r>
      <w:r w:rsidR="001F2E2A">
        <w:t xml:space="preserve"> </w:t>
      </w:r>
      <w:r w:rsidR="00506547">
        <w:fldChar w:fldCharType="begin"/>
      </w:r>
      <w:r w:rsidR="00506547">
        <w:instrText xml:space="preserve"> ADDIN ZOTERO_ITEM CSL_CITATION {"citationID":"Y7OXJH1C","properties":{"formattedCitation":"[Abinayaa and Jayan 2014]","plainCitation":"[Abinayaa and Jayan 2014]"},"citationItems":[{"id":146,"uris":["http://zotero.org/users/local/tVEw5gbi/items/MB89I4P2"],"uri":["http://zotero.org/users/local/tVEw5gbi/items/MB89I4P2"],"itemData":{"id":146,"type":"article-journal","title":"Case Study on Comparison of Wireless Technologies in Industrial Applications","container-title":"International Journal of Scientific and Research Publications","volume":"4","issue":"2","abstract":"This paper conveys more information about communication modules like RF, Bluetooth and Zigbee in industrial applications. In this paper, an overall comparison of these modules on the basis of their industrial applications and characteristics such as standard, bandwidth, battery life, data rate, and maximum transmission range etc.","author":[{"family":"Abinayaa","given":"V"},{"family":"Jayan","given":"Anagha"}],"issued":{"date-parts":[["2014",2]]}}}],"schema":"https://github.com/citation-style-language/schema/raw/master/csl-citation.json"} </w:instrText>
      </w:r>
      <w:r w:rsidR="00506547">
        <w:fldChar w:fldCharType="separate"/>
      </w:r>
      <w:r w:rsidR="00506547">
        <w:rPr>
          <w:noProof/>
        </w:rPr>
        <w:t>[Abinayaa and Jayan 2014]</w:t>
      </w:r>
      <w:r w:rsidR="00506547">
        <w:fldChar w:fldCharType="end"/>
      </w:r>
      <w:r w:rsidR="00E55723">
        <w:t>.</w:t>
      </w:r>
      <w:r>
        <w:t xml:space="preserve"> It is mainly used for home automation systems, and is often found in remote controls.</w:t>
      </w:r>
    </w:p>
    <w:p w14:paraId="7D1C4488" w14:textId="77777777" w:rsidR="005C0BA5" w:rsidRPr="00C26C0D" w:rsidRDefault="005C0BA5" w:rsidP="005C0BA5">
      <w:r>
        <w:t>Bluetooth is a Wireless Personal Area Network (WPAN), developed in 1994, by the Swedish mobile phone company Ericsson,</w:t>
      </w:r>
      <w:r w:rsidRPr="00ED5EAC">
        <w:t xml:space="preserve"> </w:t>
      </w:r>
      <w:r>
        <w:t xml:space="preserve">with the intention of replacing cables connecting personal computers and peripheral devices </w:t>
      </w:r>
      <w:r>
        <w:fldChar w:fldCharType="begin"/>
      </w:r>
      <w:r>
        <w:instrText xml:space="preserve"> ADDIN ZOTERO_ITEM CSL_CITATION {"citationID":"XnAA65UM","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In 1998 </w:t>
      </w:r>
      <w:r w:rsidRPr="00ED5EAC">
        <w:t>IBM, Intel, Nokia and Toshiba</w:t>
      </w:r>
      <w:r>
        <w:t xml:space="preserve"> joined the study forming the Bluetooth Special Interest Group (SIG), which now has over 30,000 member companies </w:t>
      </w:r>
      <w:r>
        <w:fldChar w:fldCharType="begin"/>
      </w:r>
      <w:r>
        <w:instrText xml:space="preserve"> ADDIN ZOTERO_ITEM CSL_CITATION {"citationID":"veqmAHOR","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fldChar w:fldCharType="separate"/>
      </w:r>
      <w:r>
        <w:rPr>
          <w:noProof/>
        </w:rPr>
        <w:t>[Bluetooth SIG 2016b]</w:t>
      </w:r>
      <w:r>
        <w:fldChar w:fldCharType="end"/>
      </w:r>
      <w:r>
        <w:t xml:space="preserve">. </w:t>
      </w:r>
      <w:r w:rsidRPr="00587C55">
        <w:t>It</w:t>
      </w:r>
      <w:r>
        <w:t xml:space="preserve"> i</w:t>
      </w:r>
      <w:r w:rsidRPr="00587C55">
        <w:t>s robust,</w:t>
      </w:r>
      <w:r>
        <w:t xml:space="preserve"> has low power,</w:t>
      </w:r>
      <w:r w:rsidRPr="00587C55">
        <w:t xml:space="preserve"> </w:t>
      </w:r>
      <w:r>
        <w:t xml:space="preserve">low complexity and low cost </w:t>
      </w:r>
      <w:r>
        <w:fldChar w:fldCharType="begin"/>
      </w:r>
      <w:r>
        <w:instrText xml:space="preserve"> ADDIN ZOTERO_ITEM CSL_CITATION {"citationID":"WLuKgUnA","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Pr="00F03DAB">
        <w:t xml:space="preserve">Bluetooth enables numerous devices such as personal computers, mobile phones and entertainment systems to communicate using low power, short distance wireless links </w:t>
      </w:r>
      <w:r w:rsidRPr="00F03DAB">
        <w:fldChar w:fldCharType="begin"/>
      </w:r>
      <w:r w:rsidRPr="00F03DAB">
        <w:instrText xml:space="preserve"> ADDIN ZOTERO_ITEM CSL_CITATION {"citationID":"5yf4ed16","properties":{"formattedCitation":"[Verma et al. 2015]","plainCitation":"[Verma et al. 2015]"},"citationItems":[{"id":143,"uris":["http://zotero.org/users/local/tVEw5gbi/items/AI7B2RI6"],"uri":["http://zotero.org/users/local/tVEw5gbi/items/AI7B2RI6"],"itemData":{"id":143,"type":"article-journal","title":"An Overview of Bluetooth Technology and its Communication Applications","container-title":"International Journal of Current Engineering and Technology","volume":"5","issue":"3","abstract":"Bluetooth is a new RF short-range wireless technology which is designed for wireless communication between different devices. There is increase in popularity of Bluetooth technology and is being accepted in today’s world. There are organizations which are doing research on Bluetooth technology, but very few of their research analysis provide a balanced view of the technology, describing its implications for businesses, pros and cons. In this paper analysis have been done keeping in mind various perspectives of the Bluetooth technology. The analysis starts with a description of the technology in terms of its network infrastructure, hardware and software. Then it is continued by the Error corrections and retransmission. The analysis is done on macro analytical view including the business implications, advantages of this technology, its role in the global third generation (3G) wireless schemes. The finally it concludes with the applications and future potentials of Bluetooth.","URL":"http://inpressco.com/an-overview-of-bluetooth-technology-and-its-communication-applications/","author":[{"family":"Verma","given":"Madhvi"},{"family":"Singh","given":"Satbir"},{"family":"Kaur","given":"Baljit"}],"issued":{"date-parts":[["2015",6]]},"accessed":{"date-parts":[["2016",11,8]]}}}],"schema":"https://github.com/citation-style-language/schema/raw/master/csl-citation.json"} </w:instrText>
      </w:r>
      <w:r w:rsidRPr="00F03DAB">
        <w:fldChar w:fldCharType="separate"/>
      </w:r>
      <w:r w:rsidRPr="00F03DAB">
        <w:rPr>
          <w:noProof/>
        </w:rPr>
        <w:t>[Verma et al. 2015]</w:t>
      </w:r>
      <w:r w:rsidRPr="00F03DAB">
        <w:fldChar w:fldCharType="end"/>
      </w:r>
      <w:r w:rsidRPr="00F03DAB">
        <w:t>.</w:t>
      </w:r>
    </w:p>
    <w:p w14:paraId="407E1C81" w14:textId="77777777" w:rsidR="005C0BA5" w:rsidRDefault="005C0BA5" w:rsidP="005C0BA5">
      <w:pPr>
        <w:rPr>
          <w:rFonts w:cs="Times New Roman"/>
          <w:szCs w:val="20"/>
          <w:lang w:val="en-US"/>
        </w:rPr>
      </w:pPr>
      <w:r w:rsidRPr="008A49F1">
        <w:rPr>
          <w:lang w:val="en-US"/>
        </w:rPr>
        <w:t xml:space="preserve">Since its creation the development of Bluetooth has been continuous, </w:t>
      </w:r>
      <w:r w:rsidRPr="008A49F1">
        <w:rPr>
          <w:rFonts w:cs="Times New Roman"/>
          <w:szCs w:val="20"/>
          <w:lang w:val="en-US"/>
        </w:rPr>
        <w:t>allowing new capabilities</w:t>
      </w:r>
      <w:r w:rsidRPr="008A49F1">
        <w:rPr>
          <w:lang w:val="en-US"/>
        </w:rPr>
        <w:t xml:space="preserve"> </w:t>
      </w:r>
      <w:r w:rsidRPr="008A49F1">
        <w:rPr>
          <w:rFonts w:cs="Times New Roman"/>
          <w:szCs w:val="20"/>
          <w:lang w:val="en-US"/>
        </w:rPr>
        <w:t xml:space="preserve">such as stereo audio to be introduced </w:t>
      </w:r>
      <w:r w:rsidRPr="008A49F1">
        <w:rPr>
          <w:rFonts w:cs="Times New Roman"/>
          <w:szCs w:val="20"/>
          <w:lang w:val="en-US"/>
        </w:rPr>
        <w:fldChar w:fldCharType="begin"/>
      </w:r>
      <w:r w:rsidRPr="008A49F1">
        <w:rPr>
          <w:rFonts w:cs="Times New Roman"/>
          <w:szCs w:val="20"/>
          <w:lang w:val="en-US"/>
        </w:rPr>
        <w:instrText xml:space="preserve"> ADDIN ZOTERO_ITEM CSL_CITATION {"citationID":"SdaiGubf","properties":{"formattedCitation":"[McClintock 2016]","plainCitation":"[McClintock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schema":"https://github.com/citation-style-language/schema/raw/master/csl-citation.json"} </w:instrText>
      </w:r>
      <w:r w:rsidRPr="008A49F1">
        <w:rPr>
          <w:rFonts w:cs="Times New Roman"/>
          <w:szCs w:val="20"/>
          <w:lang w:val="en-US"/>
        </w:rPr>
        <w:fldChar w:fldCharType="separate"/>
      </w:r>
      <w:r w:rsidRPr="008A49F1">
        <w:rPr>
          <w:rFonts w:cs="Times New Roman"/>
          <w:noProof/>
          <w:szCs w:val="20"/>
          <w:lang w:val="en-US"/>
        </w:rPr>
        <w:t>[McClintock 2016]</w:t>
      </w:r>
      <w:r w:rsidRPr="008A49F1">
        <w:rPr>
          <w:rFonts w:cs="Times New Roman"/>
          <w:szCs w:val="20"/>
          <w:lang w:val="en-US"/>
        </w:rPr>
        <w:fldChar w:fldCharType="end"/>
      </w:r>
      <w:r w:rsidRPr="008A49F1">
        <w:rPr>
          <w:rFonts w:cs="Times New Roman"/>
          <w:szCs w:val="20"/>
          <w:lang w:val="en-US"/>
        </w:rPr>
        <w:t xml:space="preserve">. </w:t>
      </w:r>
      <w:r w:rsidRPr="00AA4CA7">
        <w:rPr>
          <w:rFonts w:cs="Times New Roman"/>
          <w:szCs w:val="20"/>
          <w:lang w:val="en-US"/>
        </w:rPr>
        <w:t xml:space="preserve">It was one of the main technologies behind the audio steaming revolution, disconnecting inconvenient wires from between headsets and speakers, and phones and computers, giving users reliable, convenient access to their music anywhere </w:t>
      </w:r>
      <w:r w:rsidRPr="00AA4CA7">
        <w:rPr>
          <w:rFonts w:cs="Times New Roman"/>
          <w:szCs w:val="20"/>
          <w:lang w:val="en-US"/>
        </w:rPr>
        <w:fldChar w:fldCharType="begin"/>
      </w:r>
      <w:r w:rsidRPr="00AA4CA7">
        <w:rPr>
          <w:rFonts w:cs="Times New Roman"/>
          <w:szCs w:val="20"/>
          <w:lang w:val="en-US"/>
        </w:rPr>
        <w:instrText xml:space="preserve"> ADDIN ZOTERO_ITEM CSL_CITATION {"citationID":"KsiHCX1l","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Pr="00AA4CA7">
        <w:rPr>
          <w:rFonts w:cs="Times New Roman"/>
          <w:szCs w:val="20"/>
          <w:lang w:val="en-US"/>
        </w:rPr>
        <w:fldChar w:fldCharType="separate"/>
      </w:r>
      <w:r w:rsidRPr="00AA4CA7">
        <w:rPr>
          <w:rFonts w:cs="Times New Roman"/>
          <w:noProof/>
          <w:szCs w:val="20"/>
          <w:lang w:val="en-US"/>
        </w:rPr>
        <w:t>[Bluetooth SIG 2016a]</w:t>
      </w:r>
      <w:r w:rsidRPr="00AA4CA7">
        <w:rPr>
          <w:rFonts w:cs="Times New Roman"/>
          <w:szCs w:val="20"/>
          <w:lang w:val="en-US"/>
        </w:rPr>
        <w:fldChar w:fldCharType="end"/>
      </w:r>
      <w:r w:rsidRPr="00AA4CA7">
        <w:rPr>
          <w:rFonts w:cs="Times New Roman"/>
          <w:szCs w:val="20"/>
          <w:lang w:val="en-US"/>
        </w:rPr>
        <w:t>.</w:t>
      </w:r>
    </w:p>
    <w:p w14:paraId="3A1E2815" w14:textId="79951EC6" w:rsidR="007168EA" w:rsidRDefault="005C0BA5" w:rsidP="005C0BA5">
      <w:pPr>
        <w:rPr>
          <w:lang w:val="en-US"/>
        </w:rPr>
      </w:pPr>
      <w:r w:rsidRPr="007168EA">
        <w:rPr>
          <w:lang w:val="en-US"/>
        </w:rPr>
        <w:t>Consumer demand for devices with the ability to receive transmitted audio via Bluetooth is increasing</w:t>
      </w:r>
      <w:r>
        <w:rPr>
          <w:lang w:val="en-US"/>
        </w:rPr>
        <w:t>.</w:t>
      </w:r>
      <w:r w:rsidRPr="007168EA">
        <w:rPr>
          <w:lang w:val="en-US"/>
        </w:rPr>
        <w:t xml:space="preserve"> </w:t>
      </w:r>
      <w:r w:rsidRPr="007168EA">
        <w:t>A total of €1.6 billion was spent on Bluetooth enabled docking speakers in 2014. In the same year the Western European market purchased 7.6 million Bluetooth speakers. Sales of these devices continue to grow, up by 40 percent in the first six months of 2015, compared with the same period in 2014</w:t>
      </w:r>
      <w:r>
        <w:t xml:space="preserve"> </w:t>
      </w:r>
      <w:r w:rsidRPr="007168EA">
        <w:rPr>
          <w:lang w:val="en-US"/>
        </w:rPr>
        <w:lastRenderedPageBreak/>
        <w:fldChar w:fldCharType="begin"/>
      </w:r>
      <w:r w:rsidRPr="007168EA">
        <w:rPr>
          <w:lang w:val="en-US"/>
        </w:rPr>
        <w:instrText xml:space="preserve"> ADDIN ZOTERO_ITEM CSL_CITATION {"citationID":"LDtvtuDk","properties":{"formattedCitation":"[GfK Global 2015]","plainCitation":"[GfK Global 2015]"},"citationItems":[{"id":157,"uris":["http://zotero.org/users/local/tVEw5gbi/items/ZZM3N58P"],"uri":["http://zotero.org/users/local/tVEw5gbi/items/ZZM3N58P"],"itemData":{"id":157,"type":"webpage","title":"Bluetooth drives market for portable consumer electronics","container-title":"Press Release","abstract":"Bluetooth continues to drive the market for portable consumer electronics in Western Europe. Not only docking speakers with Bluetooth connectivity, but also the markets for headphones and mobile stereo headsets are benefitting from this growth factor.","URL":"http://www.gfk.com/en-gb/insights/press-release/bluetooth-drives-market-for-portable-consumer-electronics/","author":[{"family":"GfK Global","given":""}],"issued":{"date-parts":[["2015",9,2]]},"accessed":{"date-parts":[["2016",11,9]]}}}],"schema":"https://github.com/citation-style-language/schema/raw/master/csl-citation.json"} </w:instrText>
      </w:r>
      <w:r w:rsidRPr="007168EA">
        <w:rPr>
          <w:lang w:val="en-US"/>
        </w:rPr>
        <w:fldChar w:fldCharType="separate"/>
      </w:r>
      <w:r w:rsidRPr="007168EA">
        <w:rPr>
          <w:noProof/>
          <w:lang w:val="en-US"/>
        </w:rPr>
        <w:t>[GfK Global 2015]</w:t>
      </w:r>
      <w:r w:rsidRPr="007168EA">
        <w:rPr>
          <w:lang w:val="en-US"/>
        </w:rPr>
        <w:fldChar w:fldCharType="end"/>
      </w:r>
      <w:r w:rsidRPr="007168EA">
        <w:t>.</w:t>
      </w:r>
      <w:r>
        <w:t xml:space="preserve"> W</w:t>
      </w:r>
      <w:r w:rsidR="00E90DED" w:rsidRPr="009B3E02">
        <w:t xml:space="preserve">ith </w:t>
      </w:r>
      <w:r>
        <w:t>such demand for Bluetooth devices,</w:t>
      </w:r>
      <w:r w:rsidR="00E90DED" w:rsidRPr="009B3E02">
        <w:t xml:space="preserve"> the quality of distributed audio and </w:t>
      </w:r>
      <w:r w:rsidR="00453FE9" w:rsidRPr="009B3E02">
        <w:t xml:space="preserve">ability to </w:t>
      </w:r>
      <w:r w:rsidR="00D71331" w:rsidRPr="009B3E02">
        <w:t xml:space="preserve">prevent </w:t>
      </w:r>
      <w:r w:rsidR="00453FE9" w:rsidRPr="009B3E02">
        <w:t xml:space="preserve">interference </w:t>
      </w:r>
      <w:r w:rsidR="00D71331" w:rsidRPr="009B3E02">
        <w:t xml:space="preserve">is </w:t>
      </w:r>
      <w:r w:rsidR="000F4AAF" w:rsidRPr="009B3E02">
        <w:t xml:space="preserve">of upmost importance. </w:t>
      </w:r>
      <w:r w:rsidR="00A61FE4">
        <w:t>With manufacturers continuously developing ways of improving the system</w:t>
      </w:r>
      <w:r w:rsidR="00682F63">
        <w:t>,</w:t>
      </w:r>
      <w:r w:rsidR="00A61FE4">
        <w:t xml:space="preserve"> </w:t>
      </w:r>
      <w:r w:rsidR="00A61FE4" w:rsidRPr="005C0BA5">
        <w:rPr>
          <w:lang w:val="en-US"/>
        </w:rPr>
        <w:t>w</w:t>
      </w:r>
      <w:r w:rsidR="00D502A7" w:rsidRPr="005C0BA5">
        <w:rPr>
          <w:lang w:val="en-US"/>
        </w:rPr>
        <w:t xml:space="preserve">ill Bluetooth </w:t>
      </w:r>
      <w:r w:rsidR="00E71C23" w:rsidRPr="005C0BA5">
        <w:rPr>
          <w:lang w:val="en-US"/>
        </w:rPr>
        <w:t xml:space="preserve">ever </w:t>
      </w:r>
      <w:r w:rsidR="00D502A7" w:rsidRPr="005C0BA5">
        <w:rPr>
          <w:lang w:val="en-US"/>
        </w:rPr>
        <w:t>be able to replace the wire?</w:t>
      </w:r>
    </w:p>
    <w:p w14:paraId="6DF780F1" w14:textId="06C9F011" w:rsidR="002E7482" w:rsidRPr="002E7482" w:rsidRDefault="002E7482" w:rsidP="005C0BA5">
      <w:pPr>
        <w:rPr>
          <w:color w:val="FF0000"/>
        </w:rPr>
      </w:pPr>
      <w:r w:rsidRPr="002E7482">
        <w:rPr>
          <w:color w:val="FF0000"/>
          <w:lang w:val="en-US"/>
        </w:rPr>
        <w:t>In section 2 we look at why Bluetooth is good. In section 3 we will discuss its suitability for audio transmission.</w:t>
      </w:r>
    </w:p>
    <w:p w14:paraId="3F3F470A" w14:textId="6193CABF" w:rsidR="005C0BA5" w:rsidRDefault="005C0BA5" w:rsidP="005C0BA5">
      <w:pPr>
        <w:pStyle w:val="Heading1"/>
      </w:pPr>
      <w:r>
        <w:t>Why Bluetooth?</w:t>
      </w:r>
    </w:p>
    <w:p w14:paraId="60C7B905" w14:textId="4CCFFE6A" w:rsidR="002625B4" w:rsidRPr="00251833" w:rsidRDefault="00F03DAB" w:rsidP="002625B4">
      <w:pPr>
        <w:pStyle w:val="Normalfirst"/>
        <w:rPr>
          <w:b/>
          <w:bCs/>
        </w:rPr>
      </w:pPr>
      <w:r>
        <w:rPr>
          <w:b/>
          <w:bCs/>
        </w:rPr>
        <w:t>Universal</w:t>
      </w:r>
    </w:p>
    <w:p w14:paraId="36F3C40E" w14:textId="5F2A5EE8" w:rsidR="00ED597C" w:rsidRPr="00110FEC" w:rsidRDefault="00ED597C" w:rsidP="004679B7">
      <w:pPr>
        <w:pStyle w:val="Normalfirst"/>
      </w:pPr>
      <w:r w:rsidRPr="00110FEC">
        <w:t xml:space="preserve">Bluetooth </w:t>
      </w:r>
      <w:r w:rsidR="00581B4D">
        <w:t>is universal</w:t>
      </w:r>
      <w:r w:rsidR="00312D2A">
        <w:t>, making previously impossible connections between</w:t>
      </w:r>
      <w:r w:rsidR="00581B4D">
        <w:t xml:space="preserve"> devices with various proprietary connectors and pin arrangements </w:t>
      </w:r>
      <w:r w:rsidR="00312D2A">
        <w:t>possible</w:t>
      </w:r>
      <w:r w:rsidR="00031552">
        <w:t xml:space="preserve"> </w:t>
      </w:r>
      <w:r w:rsidR="00031552">
        <w:fldChar w:fldCharType="begin"/>
      </w:r>
      <w:r w:rsidR="00031552">
        <w:instrText xml:space="preserve"> ADDIN ZOTERO_ITEM CSL_CITATION {"citationID":"yHnrNza3","properties":{"formattedCitation":"[Bisdikian 2001]","plainCitation":"[Bisdikian 2001]"},"citationItems":[{"id":149,"uris":["http://zotero.org/users/local/tVEw5gbi/items/3TQCTNZS"],"uri":["http://zotero.org/users/local/tVEw5gbi/items/3TQCTNZS"],"itemData":{"id":149,"type":"report","title":"An Overview of the Bluetooth Wireless Technology","publisher":"IBM Corporation","publisher-place":"Thomas J. Watson Research Center P.O. Box 704 Yorktown Heights, NY 10598","event-place":"Thomas J. Watson Research Center P.O. Box 704 Yorktown Heights, NY 10598","abstract":"The Bluetooth wireless technology is designed as a short-range connectivity solution for personal, portable and handheld electronic devices. Since, May 1998 the Bluetooth SIG steers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family":"Bisdikian","given":"Chatschik"}],"issued":{"date-parts":[["2001",6,6]]}}}],"schema":"https://github.com/citation-style-language/schema/raw/master/csl-citation.json"} </w:instrText>
      </w:r>
      <w:r w:rsidR="00031552">
        <w:fldChar w:fldCharType="separate"/>
      </w:r>
      <w:r w:rsidR="00031552">
        <w:rPr>
          <w:noProof/>
        </w:rPr>
        <w:t>[Bisdikian 2001]</w:t>
      </w:r>
      <w:r w:rsidR="00031552">
        <w:fldChar w:fldCharType="end"/>
      </w:r>
      <w:r w:rsidR="00581B4D">
        <w:t>.</w:t>
      </w:r>
      <w:r w:rsidR="001907DF">
        <w:t xml:space="preserve"> Devices such as headphones can connect to a mobile phone with the same ease as connecting to a laptop or tablet, irrelevant of manufacturer. Likewise, computer peripherals including keyboards, hard drives, printers and speakers can be easily connected, reducing the stress</w:t>
      </w:r>
      <w:r w:rsidR="00E066EF">
        <w:t xml:space="preserve"> and cost</w:t>
      </w:r>
      <w:r w:rsidR="001907DF">
        <w:t xml:space="preserve"> of sourcing and utilising </w:t>
      </w:r>
      <w:r w:rsidR="004679B7">
        <w:t>potentially expensive</w:t>
      </w:r>
      <w:r w:rsidR="001907DF">
        <w:t xml:space="preserve"> interconnect cables.</w:t>
      </w:r>
    </w:p>
    <w:p w14:paraId="3588E8C0" w14:textId="21DB1D84" w:rsidR="004679B7" w:rsidRDefault="004679B7" w:rsidP="00011C24">
      <w:pPr>
        <w:ind w:firstLine="0"/>
        <w:rPr>
          <w:b/>
          <w:bCs/>
        </w:rPr>
      </w:pPr>
      <w:r w:rsidRPr="00215BCD">
        <w:rPr>
          <w:b/>
          <w:bCs/>
        </w:rPr>
        <w:t>Low power</w:t>
      </w:r>
    </w:p>
    <w:p w14:paraId="5E9209B4" w14:textId="4A56028C" w:rsidR="00011C24" w:rsidRPr="00011C24" w:rsidRDefault="00BD7E95" w:rsidP="00011C24">
      <w:pPr>
        <w:rPr>
          <w:b/>
          <w:bCs/>
        </w:rPr>
      </w:pPr>
      <w:r w:rsidRPr="00011C24">
        <w:rPr>
          <w:lang w:val="en-US"/>
        </w:rPr>
        <w:t xml:space="preserve">Battery technology </w:t>
      </w:r>
      <w:r w:rsidRPr="00704067">
        <w:rPr>
          <w:color w:val="FF0000"/>
          <w:lang w:val="en-US"/>
        </w:rPr>
        <w:t>is</w:t>
      </w:r>
      <w:r w:rsidR="00011C24" w:rsidRPr="00704067">
        <w:rPr>
          <w:color w:val="FF0000"/>
          <w:lang w:val="en-US"/>
        </w:rPr>
        <w:t>n’t</w:t>
      </w:r>
      <w:r w:rsidRPr="00011C24">
        <w:rPr>
          <w:lang w:val="en-US"/>
        </w:rPr>
        <w:t xml:space="preserve"> advancing </w:t>
      </w:r>
      <w:r w:rsidR="00011C24" w:rsidRPr="00011C24">
        <w:rPr>
          <w:lang w:val="en-US"/>
        </w:rPr>
        <w:t xml:space="preserve">in line with </w:t>
      </w:r>
      <w:r w:rsidRPr="00011C24">
        <w:rPr>
          <w:lang w:val="en-US"/>
        </w:rPr>
        <w:t>other technologies as it is still poorly understood</w:t>
      </w:r>
      <w:r w:rsidR="00011C24" w:rsidRPr="00011C24">
        <w:rPr>
          <w:lang w:val="en-US"/>
        </w:rPr>
        <w:t xml:space="preserve"> </w:t>
      </w:r>
      <w:r w:rsidR="00011C24" w:rsidRPr="00011C24">
        <w:rPr>
          <w:lang w:val="en-US"/>
        </w:rPr>
        <w:fldChar w:fldCharType="begin"/>
      </w:r>
      <w:r w:rsidR="00011C24" w:rsidRPr="00011C24">
        <w:rPr>
          <w:lang w:val="en-US"/>
        </w:rPr>
        <w:instrText xml:space="preserve"> ADDIN ZOTERO_ITEM CSL_CITATION {"citationID":"LN7SV879","properties":{"formattedCitation":"[Bullis 2015]","plainCitation":"[Bullis 2015]"},"citationItems":[{"id":162,"uris":["http://zotero.org/users/local/tVEw5gbi/items/4THXR4CH"],"uri":["http://zotero.org/users/local/tVEw5gbi/items/4THXR4CH"],"itemData":{"id":162,"type":"webpage","title":"Why Electric Cars Don’t Have Better Batteries","container-title":"MIT Technology Review","abstract":"A promising advance that came to nothing suggests what it will take to make cheap batteries for electric cars.","URL":"https://www.technologyreview.com/s/534866/why-we-dont-have-battery-breakthroughs/","author":[{"family":"Bullis","given":"Kevin"}],"issued":{"date-parts":[["2015",2,10]]},"accessed":{"date-parts":[["2016",11,9]]}}}],"schema":"https://github.com/citation-style-language/schema/raw/master/csl-citation.json"} </w:instrText>
      </w:r>
      <w:r w:rsidR="00011C24" w:rsidRPr="00011C24">
        <w:rPr>
          <w:lang w:val="en-US"/>
        </w:rPr>
        <w:fldChar w:fldCharType="separate"/>
      </w:r>
      <w:r w:rsidR="00011C24" w:rsidRPr="00011C24">
        <w:rPr>
          <w:noProof/>
          <w:lang w:val="en-US"/>
        </w:rPr>
        <w:t>[Bullis 2015]</w:t>
      </w:r>
      <w:r w:rsidR="00011C24" w:rsidRPr="00011C24">
        <w:rPr>
          <w:lang w:val="en-US"/>
        </w:rPr>
        <w:fldChar w:fldCharType="end"/>
      </w:r>
      <w:r w:rsidR="00011C24" w:rsidRPr="00011C24">
        <w:rPr>
          <w:lang w:val="en-US"/>
        </w:rPr>
        <w:t>.</w:t>
      </w:r>
      <w:r w:rsidRPr="00011C24">
        <w:rPr>
          <w:lang w:val="en-US"/>
        </w:rPr>
        <w:t xml:space="preserve"> </w:t>
      </w:r>
      <w:r w:rsidR="00011C24" w:rsidRPr="00011C24">
        <w:t xml:space="preserve">There have been improvements over the last decade, but they’ve largely come from </w:t>
      </w:r>
      <w:r w:rsidR="000022E1" w:rsidRPr="00011C24">
        <w:t>frequent</w:t>
      </w:r>
      <w:r w:rsidR="00011C24" w:rsidRPr="00011C24">
        <w:t xml:space="preserve"> small advances.</w:t>
      </w:r>
      <w:r w:rsidR="00011C24" w:rsidRPr="00011C24">
        <w:rPr>
          <w:b/>
          <w:bCs/>
        </w:rPr>
        <w:t xml:space="preserve"> </w:t>
      </w:r>
    </w:p>
    <w:p w14:paraId="3009A639" w14:textId="763709B0" w:rsidR="00480AF6" w:rsidRPr="00011C24" w:rsidRDefault="008A0B53" w:rsidP="003074E9">
      <w:pPr>
        <w:rPr>
          <w:b/>
          <w:bCs/>
        </w:rPr>
      </w:pPr>
      <w:r w:rsidRPr="00011C24">
        <w:rPr>
          <w:lang w:val="en-US"/>
        </w:rPr>
        <w:t xml:space="preserve">Bluetooth’s </w:t>
      </w:r>
      <w:r w:rsidR="00160FFF">
        <w:rPr>
          <w:lang w:val="en-US"/>
        </w:rPr>
        <w:t xml:space="preserve">nominal </w:t>
      </w:r>
      <w:r w:rsidRPr="00011C24">
        <w:rPr>
          <w:lang w:val="en-US"/>
        </w:rPr>
        <w:t xml:space="preserve">power consumption is around </w:t>
      </w:r>
      <w:r w:rsidR="00791EC2" w:rsidRPr="003074E9">
        <w:rPr>
          <w:lang w:val="en-US"/>
        </w:rPr>
        <w:t>100mW</w:t>
      </w:r>
      <w:r w:rsidR="00791EC2" w:rsidRPr="00011C24">
        <w:rPr>
          <w:lang w:val="en-US"/>
        </w:rPr>
        <w:t xml:space="preserve">, whilst </w:t>
      </w:r>
      <w:proofErr w:type="spellStart"/>
      <w:r w:rsidR="00791EC2" w:rsidRPr="00011C24">
        <w:rPr>
          <w:lang w:val="en-US"/>
        </w:rPr>
        <w:t>WiFi</w:t>
      </w:r>
      <w:proofErr w:type="spellEnd"/>
      <w:r w:rsidR="00791EC2" w:rsidRPr="00011C24">
        <w:rPr>
          <w:lang w:val="en-US"/>
        </w:rPr>
        <w:t xml:space="preserve"> consumes </w:t>
      </w:r>
      <w:r w:rsidRPr="003074E9">
        <w:rPr>
          <w:lang w:val="en-US"/>
        </w:rPr>
        <w:t>700mW</w:t>
      </w:r>
      <w:r w:rsidRPr="00011C24">
        <w:rPr>
          <w:lang w:val="en-US"/>
        </w:rPr>
        <w:t xml:space="preserve"> </w:t>
      </w:r>
      <w:r w:rsidRPr="00011C24">
        <w:rPr>
          <w:lang w:val="en-US"/>
        </w:rPr>
        <w:fldChar w:fldCharType="begin"/>
      </w:r>
      <w:r w:rsidRPr="00011C24">
        <w:rPr>
          <w:lang w:val="en-US"/>
        </w:rPr>
        <w:instrText xml:space="preserve"> ADDIN ZOTERO_ITEM CSL_CITATION {"citationID":"G4U506T2","properties":{"formattedCitation":"[Lee et al. 2007]","plainCitation":"[Lee et al. 2007]"},"citationItems":[{"id":164,"uris":["http://zotero.org/users/local/tVEw5gbi/items/EPGPCNCE"],"uri":["http://zotero.org/users/local/tVEw5gbi/items/EPGPCNCE"],"itemData":{"id":164,"type":"paper-conference","title":"A Comparative Study of Wireless Protocols: Bluetooth, UWB, ZigBee, and Wi-Fi","container-title":"33rd Annual Conference of the IEEE Industrial Electronics Society, 2007. IECON 2007","page":"46-51","source":"IEEE Xplore","event":"33rd Annual Conference of the IEEE Industrial Electronics Society, 2007. IECON 2007","abstract":"Bluetooth (over IEEE 802.15.1), ultra-wideband (UWB, over IEEE 802.15.3), ZigBee (over IEEE 802.15.4), and Wi-Fi (over IEEE 802.11) are four protocol standards for short- range wireless communications with low power consumption. From an application point of view, bluetooth is intended for a cordless mouse, keyboard, and hands-free headset, UWB is oriented to high-bandwidth multimedia links, ZigBee is designed for reliable wirelessly networked monitoring and control networks, while Wi-Fi is directed at computer-to-computer connections as an extension or substitution of cabled networks. In this paper, we provide a study of these popular wireless communication standards, evaluating their main features and behaviors in terms of various metrics, including the transmission time, data coding efficiency, complexity, and power consumption. It is believed that the comparison presented in this paper would benefit application engineers in selecting an appropriate protocol.","DOI":"10.1109/IECON.2007.4460126","shortTitle":"A Comparative Study of Wireless Protocols","author":[{"family":"Lee","given":"J. S."},{"family":"Su","given":"Y. W."},{"family":"Shen","given":"C. C."}],"issued":{"date-parts":[["2007",11]]}}}],"schema":"https://github.com/citation-style-language/schema/raw/master/csl-citation.json"} </w:instrText>
      </w:r>
      <w:r w:rsidRPr="00011C24">
        <w:rPr>
          <w:lang w:val="en-US"/>
        </w:rPr>
        <w:fldChar w:fldCharType="separate"/>
      </w:r>
      <w:r w:rsidRPr="00011C24">
        <w:rPr>
          <w:noProof/>
          <w:lang w:val="en-US"/>
        </w:rPr>
        <w:t>[Lee et al. 2007]</w:t>
      </w:r>
      <w:r w:rsidRPr="00011C24">
        <w:rPr>
          <w:lang w:val="en-US"/>
        </w:rPr>
        <w:fldChar w:fldCharType="end"/>
      </w:r>
      <w:r w:rsidRPr="00011C24">
        <w:rPr>
          <w:lang w:val="en-US"/>
        </w:rPr>
        <w:t xml:space="preserve">. </w:t>
      </w:r>
      <w:r w:rsidR="00034875">
        <w:rPr>
          <w:lang w:val="en-US"/>
        </w:rPr>
        <w:t xml:space="preserve">Making </w:t>
      </w:r>
      <w:r w:rsidR="003074E9">
        <w:rPr>
          <w:lang w:val="en-US"/>
        </w:rPr>
        <w:t>Bluetooth</w:t>
      </w:r>
      <w:r w:rsidR="00034875" w:rsidRPr="00011C24">
        <w:rPr>
          <w:lang w:val="en-US"/>
        </w:rPr>
        <w:t xml:space="preserve"> ideal for portable devices with limited battery power. </w:t>
      </w:r>
      <w:r w:rsidR="00D31658">
        <w:rPr>
          <w:lang w:val="en-US"/>
        </w:rPr>
        <w:t xml:space="preserve">Bluetooth Low Energy, also known as Bluetooth Smart, was released in 2010 with the Bluetooth Core Specification version 4.0. </w:t>
      </w:r>
      <w:proofErr w:type="spellStart"/>
      <w:r w:rsidR="003074E9">
        <w:rPr>
          <w:lang w:val="en-US"/>
        </w:rPr>
        <w:t>Dementyev</w:t>
      </w:r>
      <w:proofErr w:type="spellEnd"/>
      <w:r w:rsidR="003074E9">
        <w:rPr>
          <w:lang w:val="en-US"/>
        </w:rPr>
        <w:t xml:space="preserve"> et al.</w:t>
      </w:r>
      <w:r w:rsidR="003074E9" w:rsidRPr="003074E9">
        <w:rPr>
          <w:lang w:val="en-US"/>
        </w:rPr>
        <w:t xml:space="preserve"> </w:t>
      </w:r>
      <w:r w:rsidR="003074E9">
        <w:rPr>
          <w:lang w:val="en-US"/>
        </w:rPr>
        <w:fldChar w:fldCharType="begin"/>
      </w:r>
      <w:r w:rsidR="003074E9">
        <w:rPr>
          <w:lang w:val="en-US"/>
        </w:rPr>
        <w:instrText xml:space="preserve"> ADDIN ZOTERO_ITEM CSL_CITATION {"citationID":"Jil7ooXd","properties":{"formattedCitation":"[Dementyev et al. 2013]","plainCitation":"[Dementyev et al. 2013]"},"citationItems":[{"id":173,"uris":["http://zotero.org/users/local/tVEw5gbi/items/CUCJAKI8"],"uri":["http://zotero.org/users/local/tVEw5gbi/items/CUCJAKI8"],"itemData":{"id":173,"type":"article-journal","title":"Power Consumption Analysis of Bluetooth Low Energy, ZigBee, and ANT Sensor Nodes in a Cyclic Sleep Scenario","container-title":"Microsoft Research","source":"www.microsoft.com","abstract":"This paper is intended to guide developers of wireless systems who are puzzled by the vast number of radio configuration parameters and options. We provide experimental data comparing power consumption of Bluetooth Low Energy (BLE), ZigBee and ANT protocols for a cyclic sleep scenario, in which a short-range and low-power wireless sensor node periodically sends …","URL":"https://www.microsoft.com/en-us/research/publication/power-consumption-analysis-of-bluetooth-low-energy-zigbee-and-ant-sensor-nodes-in-a-cyclic-sleep-scenario/","author":[{"family":"Dementyev","given":"Artem"},{"family":"Hodges","given":"Steve"},{"family":"Taylor","given":"Stuart"},{"family":"Smith","given":"Josh"}],"issued":{"date-parts":[["2013",4,1]]},"accessed":{"date-parts":[["2016",11,10]]}}}],"schema":"https://github.com/citation-style-language/schema/raw/master/csl-citation.json"} </w:instrText>
      </w:r>
      <w:r w:rsidR="003074E9">
        <w:rPr>
          <w:lang w:val="en-US"/>
        </w:rPr>
        <w:fldChar w:fldCharType="separate"/>
      </w:r>
      <w:r w:rsidR="003074E9">
        <w:rPr>
          <w:noProof/>
          <w:lang w:val="en-US"/>
        </w:rPr>
        <w:t>[2013]</w:t>
      </w:r>
      <w:r w:rsidR="003074E9">
        <w:rPr>
          <w:lang w:val="en-US"/>
        </w:rPr>
        <w:fldChar w:fldCharType="end"/>
      </w:r>
      <w:r w:rsidR="003074E9">
        <w:rPr>
          <w:lang w:val="en-US"/>
        </w:rPr>
        <w:t xml:space="preserve"> found it has a nominal </w:t>
      </w:r>
      <w:r w:rsidR="00F63198">
        <w:rPr>
          <w:lang w:val="en-US"/>
        </w:rPr>
        <w:t xml:space="preserve">power consumption of </w:t>
      </w:r>
      <w:r w:rsidR="00F63198" w:rsidRPr="003074E9">
        <w:rPr>
          <w:lang w:val="en-US"/>
        </w:rPr>
        <w:t>1</w:t>
      </w:r>
      <w:r w:rsidR="00BE5C61" w:rsidRPr="003074E9">
        <w:rPr>
          <w:lang w:val="en-US"/>
        </w:rPr>
        <w:t>5</w:t>
      </w:r>
      <w:r w:rsidR="00B55C45" w:rsidRPr="003074E9">
        <w:rPr>
          <w:lang w:val="en-US"/>
        </w:rPr>
        <w:t>mW</w:t>
      </w:r>
      <w:r w:rsidR="00B55C45">
        <w:rPr>
          <w:lang w:val="en-US"/>
        </w:rPr>
        <w:t>, lower than standard Bluetooth</w:t>
      </w:r>
      <w:r w:rsidR="00A74E41">
        <w:rPr>
          <w:lang w:val="en-US"/>
        </w:rPr>
        <w:t>.</w:t>
      </w:r>
      <w:r w:rsidR="00F72A5A">
        <w:rPr>
          <w:lang w:val="en-US"/>
        </w:rPr>
        <w:t xml:space="preserve"> </w:t>
      </w:r>
      <w:r w:rsidR="00F72A5A" w:rsidRPr="00F72A5A">
        <w:rPr>
          <w:color w:val="FF0000"/>
          <w:lang w:val="en-US"/>
        </w:rPr>
        <w:t xml:space="preserve">Why </w:t>
      </w:r>
      <w:r w:rsidR="00D21137" w:rsidRPr="00F72A5A">
        <w:rPr>
          <w:color w:val="FF0000"/>
          <w:lang w:val="en-US"/>
        </w:rPr>
        <w:t>can’t</w:t>
      </w:r>
      <w:r w:rsidR="00F72A5A" w:rsidRPr="00F72A5A">
        <w:rPr>
          <w:color w:val="FF0000"/>
          <w:lang w:val="en-US"/>
        </w:rPr>
        <w:t xml:space="preserve"> it be used for audio?</w:t>
      </w:r>
    </w:p>
    <w:p w14:paraId="6EC10BB4" w14:textId="77777777" w:rsidR="002625B4" w:rsidRDefault="002625B4" w:rsidP="00215BCD">
      <w:pPr>
        <w:ind w:firstLine="0"/>
        <w:rPr>
          <w:b/>
          <w:bCs/>
        </w:rPr>
      </w:pPr>
      <w:r w:rsidRPr="00215BCD">
        <w:rPr>
          <w:b/>
          <w:bCs/>
        </w:rPr>
        <w:t>Mobility</w:t>
      </w:r>
    </w:p>
    <w:p w14:paraId="60AC84E2" w14:textId="3E79703D" w:rsidR="000022E1" w:rsidRPr="00215BCD" w:rsidRDefault="006A518D" w:rsidP="009F6F13">
      <w:r>
        <w:t>With the removal of cables</w:t>
      </w:r>
      <w:r w:rsidR="00EC18A1">
        <w:t>,</w:t>
      </w:r>
      <w:r>
        <w:t xml:space="preserve"> wireless devices give users the ability to move freely without disrupting connections. </w:t>
      </w:r>
      <w:r w:rsidR="00E43D4E" w:rsidRPr="00CF05BB">
        <w:t xml:space="preserve">Bluetooth headphones </w:t>
      </w:r>
      <w:r w:rsidR="00A53B9D" w:rsidRPr="00CF05BB">
        <w:t>have become</w:t>
      </w:r>
      <w:r w:rsidR="00E43D4E" w:rsidRPr="00CF05BB">
        <w:t xml:space="preserve"> </w:t>
      </w:r>
      <w:r w:rsidR="00A53B9D" w:rsidRPr="00CF05BB">
        <w:t xml:space="preserve">a </w:t>
      </w:r>
      <w:r w:rsidR="00E43D4E" w:rsidRPr="00CF05BB">
        <w:t>popular sports accessory, especially amongst runners</w:t>
      </w:r>
      <w:r w:rsidR="008826BA" w:rsidRPr="00CF05BB">
        <w:t xml:space="preserve">, as </w:t>
      </w:r>
      <w:r w:rsidR="00341EF8" w:rsidRPr="00CF05BB">
        <w:t xml:space="preserve">wired headphone cables often get in the way when training and competing. </w:t>
      </w:r>
      <w:r w:rsidR="009C7774" w:rsidRPr="00CF05BB">
        <w:t xml:space="preserve">The ability </w:t>
      </w:r>
      <w:r w:rsidR="00D54C6A" w:rsidRPr="00CF05BB">
        <w:t>to move the source device, such as a smart phone, around the home</w:t>
      </w:r>
      <w:r w:rsidR="009F6F13" w:rsidRPr="00CF05BB">
        <w:t xml:space="preserve"> is also very appealing to consumers. A common use case for Bluetooth is streaming music from a </w:t>
      </w:r>
      <w:r w:rsidR="00CF05BB" w:rsidRPr="00CF05BB">
        <w:t xml:space="preserve">phone or </w:t>
      </w:r>
      <w:r w:rsidR="009F6F13" w:rsidRPr="00CF05BB">
        <w:t>computer whilst simultaneously using it for other applications.</w:t>
      </w:r>
    </w:p>
    <w:p w14:paraId="0C9A8B5F" w14:textId="7C96AB5D" w:rsidR="00517BF5" w:rsidRPr="00215BCD" w:rsidRDefault="002625B4" w:rsidP="00517BF5">
      <w:pPr>
        <w:ind w:firstLine="0"/>
        <w:rPr>
          <w:b/>
          <w:bCs/>
        </w:rPr>
      </w:pPr>
      <w:r w:rsidRPr="00215BCD">
        <w:rPr>
          <w:b/>
          <w:bCs/>
        </w:rPr>
        <w:t>Quick easy installation</w:t>
      </w:r>
      <w:r w:rsidR="00517BF5">
        <w:rPr>
          <w:b/>
          <w:bCs/>
        </w:rPr>
        <w:t xml:space="preserve"> &amp; e</w:t>
      </w:r>
      <w:r w:rsidR="00517BF5" w:rsidRPr="00215BCD">
        <w:rPr>
          <w:b/>
          <w:bCs/>
        </w:rPr>
        <w:t>asy integration of new devices into networks</w:t>
      </w:r>
    </w:p>
    <w:p w14:paraId="74A7F6ED" w14:textId="55933635" w:rsidR="00BE5C61" w:rsidRPr="003074E9" w:rsidRDefault="001013DE" w:rsidP="003074E9">
      <w:pPr>
        <w:rPr>
          <w:lang w:val="en-US"/>
        </w:rPr>
      </w:pPr>
      <w:r>
        <w:t xml:space="preserve">Connecting </w:t>
      </w:r>
      <w:r w:rsidR="00BB0CF6">
        <w:t xml:space="preserve">a peripheral </w:t>
      </w:r>
      <w:r>
        <w:t>device</w:t>
      </w:r>
      <w:r w:rsidR="00BB0CF6">
        <w:t xml:space="preserve"> to a personal computer</w:t>
      </w:r>
      <w:r>
        <w:t xml:space="preserve"> is as simple as finding </w:t>
      </w:r>
      <w:r w:rsidR="00BB0CF6">
        <w:t>it from the computer and</w:t>
      </w:r>
      <w:r>
        <w:t xml:space="preserve"> pairing</w:t>
      </w:r>
      <w:r w:rsidR="00BB0CF6">
        <w:t xml:space="preserve"> the two devices</w:t>
      </w:r>
      <w:r w:rsidR="005C7601">
        <w:t xml:space="preserve">. </w:t>
      </w:r>
      <w:r w:rsidR="007838EF">
        <w:t>During this process t</w:t>
      </w:r>
      <w:r w:rsidR="004435E1">
        <w:t xml:space="preserve">he </w:t>
      </w:r>
      <w:r w:rsidR="007838EF">
        <w:t>computer</w:t>
      </w:r>
      <w:r w:rsidR="00E71E3D">
        <w:t xml:space="preserve"> (verifier)</w:t>
      </w:r>
      <w:r w:rsidR="004435E1">
        <w:t xml:space="preserve"> </w:t>
      </w:r>
      <w:r w:rsidR="007838EF">
        <w:rPr>
          <w:lang w:val="en-US"/>
        </w:rPr>
        <w:t>s</w:t>
      </w:r>
      <w:r w:rsidR="004435E1">
        <w:rPr>
          <w:lang w:val="en-US"/>
        </w:rPr>
        <w:t xml:space="preserve">ends </w:t>
      </w:r>
      <w:r w:rsidR="00133DB2">
        <w:rPr>
          <w:lang w:val="en-US"/>
        </w:rPr>
        <w:t>a</w:t>
      </w:r>
      <w:r w:rsidR="004435E1">
        <w:rPr>
          <w:lang w:val="en-US"/>
        </w:rPr>
        <w:t xml:space="preserve"> </w:t>
      </w:r>
      <w:r w:rsidR="006D0668">
        <w:rPr>
          <w:lang w:val="en-US"/>
        </w:rPr>
        <w:t>signal containing</w:t>
      </w:r>
      <w:r w:rsidR="004435E1">
        <w:rPr>
          <w:lang w:val="en-US"/>
        </w:rPr>
        <w:t xml:space="preserve"> a random number</w:t>
      </w:r>
      <w:r w:rsidR="00E71E3D">
        <w:rPr>
          <w:lang w:val="en-US"/>
        </w:rPr>
        <w:t xml:space="preserve"> (the challenge)</w:t>
      </w:r>
      <w:r w:rsidR="004435E1">
        <w:rPr>
          <w:lang w:val="en-US"/>
        </w:rPr>
        <w:t xml:space="preserve"> to the </w:t>
      </w:r>
      <w:r w:rsidR="006D0668">
        <w:rPr>
          <w:lang w:val="en-US"/>
        </w:rPr>
        <w:t>peripheral device (claimant)</w:t>
      </w:r>
      <w:r w:rsidR="004435E1">
        <w:rPr>
          <w:lang w:val="en-US"/>
        </w:rPr>
        <w:t xml:space="preserve">. The claimant </w:t>
      </w:r>
      <w:r w:rsidR="00E71E3D">
        <w:rPr>
          <w:lang w:val="en-US"/>
        </w:rPr>
        <w:t xml:space="preserve">then </w:t>
      </w:r>
      <w:r w:rsidR="004435E1">
        <w:rPr>
          <w:lang w:val="en-US"/>
        </w:rPr>
        <w:t>calculates a response, which is a function of the challenge, the claimant’s address and a secret key</w:t>
      </w:r>
      <w:r w:rsidR="00133DB2">
        <w:rPr>
          <w:lang w:val="en-US"/>
        </w:rPr>
        <w:t xml:space="preserve"> </w:t>
      </w:r>
      <w:r w:rsidR="00133DB2">
        <w:rPr>
          <w:lang w:val="en-US"/>
        </w:rPr>
        <w:fldChar w:fldCharType="begin"/>
      </w:r>
      <w:r w:rsidR="00133DB2">
        <w:rPr>
          <w:lang w:val="en-US"/>
        </w:rPr>
        <w:instrText xml:space="preserve"> ADDIN ZOTERO_ITEM CSL_CITATION {"citationID":"7fpIarhg","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rsidR="00133DB2">
        <w:rPr>
          <w:lang w:val="en-US"/>
        </w:rPr>
        <w:fldChar w:fldCharType="separate"/>
      </w:r>
      <w:r w:rsidR="00133DB2">
        <w:rPr>
          <w:noProof/>
          <w:lang w:val="en-US"/>
        </w:rPr>
        <w:t xml:space="preserve">[Bluetooth SIG </w:t>
      </w:r>
      <w:r w:rsidR="00133DB2">
        <w:rPr>
          <w:noProof/>
          <w:lang w:val="en-US"/>
        </w:rPr>
        <w:lastRenderedPageBreak/>
        <w:t>2001]</w:t>
      </w:r>
      <w:r w:rsidR="00133DB2">
        <w:rPr>
          <w:lang w:val="en-US"/>
        </w:rPr>
        <w:fldChar w:fldCharType="end"/>
      </w:r>
      <w:r w:rsidR="004435E1">
        <w:rPr>
          <w:lang w:val="en-US"/>
        </w:rPr>
        <w:t xml:space="preserve">. </w:t>
      </w:r>
      <w:r w:rsidR="005C7601">
        <w:t xml:space="preserve">Once </w:t>
      </w:r>
      <w:r w:rsidR="00133DB2">
        <w:t>this</w:t>
      </w:r>
      <w:r w:rsidR="005C7601">
        <w:t xml:space="preserve"> initial</w:t>
      </w:r>
      <w:r>
        <w:t xml:space="preserve"> connection i</w:t>
      </w:r>
      <w:r w:rsidR="00BB0CF6">
        <w:t>s established</w:t>
      </w:r>
      <w:r w:rsidR="005C7601">
        <w:t>, th</w:t>
      </w:r>
      <w:r w:rsidR="00BB0CF6">
        <w:t xml:space="preserve">e devices </w:t>
      </w:r>
      <w:r>
        <w:t xml:space="preserve">will </w:t>
      </w:r>
      <w:r w:rsidR="005C7601">
        <w:t xml:space="preserve">be able to </w:t>
      </w:r>
      <w:r>
        <w:t xml:space="preserve">connect without the need for these </w:t>
      </w:r>
      <w:r w:rsidR="00147450">
        <w:rPr>
          <w:noProof/>
          <w:lang w:val="en-US" w:eastAsia="zh-CN"/>
        </w:rPr>
        <w:drawing>
          <wp:anchor distT="0" distB="0" distL="114300" distR="114300" simplePos="0" relativeHeight="251656189" behindDoc="0" locked="0" layoutInCell="1" allowOverlap="1" wp14:anchorId="2BCCD31D" wp14:editId="3C1CB8BF">
            <wp:simplePos x="0" y="0"/>
            <wp:positionH relativeFrom="margin">
              <wp:posOffset>4486910</wp:posOffset>
            </wp:positionH>
            <wp:positionV relativeFrom="margin">
              <wp:posOffset>-2540</wp:posOffset>
            </wp:positionV>
            <wp:extent cx="1838325" cy="169608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6-11-10 at 16.45.23.png"/>
                    <pic:cNvPicPr/>
                  </pic:nvPicPr>
                  <pic:blipFill rotWithShape="1">
                    <a:blip r:embed="rId8">
                      <a:extLst>
                        <a:ext uri="{28A0092B-C50C-407E-A947-70E740481C1C}">
                          <a14:useLocalDpi xmlns:a14="http://schemas.microsoft.com/office/drawing/2010/main" val="0"/>
                        </a:ext>
                      </a:extLst>
                    </a:blip>
                    <a:srcRect l="14101" t="8885" r="5004" b="2234"/>
                    <a:stretch/>
                  </pic:blipFill>
                  <pic:spPr bwMode="auto">
                    <a:xfrm>
                      <a:off x="0" y="0"/>
                      <a:ext cx="1838325" cy="16960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installation steps.</w:t>
      </w:r>
      <w:r w:rsidR="005C7601">
        <w:t xml:space="preserve"> Connections may be made by turning on the peripheral device.</w:t>
      </w:r>
      <w:r w:rsidR="00133DB2">
        <w:t xml:space="preserve"> </w:t>
      </w:r>
    </w:p>
    <w:p w14:paraId="57FC3387" w14:textId="4A6F8A96" w:rsidR="002625B4" w:rsidRDefault="002625B4" w:rsidP="00033BFB">
      <w:pPr>
        <w:ind w:firstLine="0"/>
        <w:rPr>
          <w:b/>
          <w:bCs/>
        </w:rPr>
      </w:pPr>
      <w:proofErr w:type="spellStart"/>
      <w:r w:rsidRPr="00215BCD">
        <w:rPr>
          <w:b/>
          <w:bCs/>
        </w:rPr>
        <w:t>Inexpenseve</w:t>
      </w:r>
      <w:proofErr w:type="spellEnd"/>
      <w:r w:rsidR="00033BFB">
        <w:rPr>
          <w:b/>
          <w:bCs/>
        </w:rPr>
        <w:t xml:space="preserve"> &amp; </w:t>
      </w:r>
      <w:r w:rsidR="00033BFB" w:rsidRPr="00215BCD">
        <w:rPr>
          <w:b/>
          <w:bCs/>
        </w:rPr>
        <w:t>In most personal computers</w:t>
      </w:r>
    </w:p>
    <w:p w14:paraId="338EA9DD" w14:textId="342482C5" w:rsidR="003074E9" w:rsidRPr="00034CC0" w:rsidRDefault="002E7482" w:rsidP="00A76FE3">
      <w:pPr>
        <w:ind w:firstLine="0"/>
        <w:rPr>
          <w:color w:val="FF0000"/>
        </w:rPr>
      </w:pPr>
      <w:r>
        <w:rPr>
          <w:noProof/>
          <w:lang w:val="en-US" w:eastAsia="zh-CN"/>
        </w:rPr>
        <mc:AlternateContent>
          <mc:Choice Requires="wps">
            <w:drawing>
              <wp:anchor distT="0" distB="0" distL="114300" distR="114300" simplePos="0" relativeHeight="251659264" behindDoc="0" locked="0" layoutInCell="1" allowOverlap="1" wp14:anchorId="57E1A6DC" wp14:editId="3C51C160">
                <wp:simplePos x="0" y="0"/>
                <wp:positionH relativeFrom="column">
                  <wp:posOffset>4486910</wp:posOffset>
                </wp:positionH>
                <wp:positionV relativeFrom="paragraph">
                  <wp:posOffset>963326</wp:posOffset>
                </wp:positionV>
                <wp:extent cx="1827530" cy="572135"/>
                <wp:effectExtent l="0" t="0" r="0" b="12065"/>
                <wp:wrapSquare wrapText="bothSides"/>
                <wp:docPr id="3" name="Text Box 3"/>
                <wp:cNvGraphicFramePr/>
                <a:graphic xmlns:a="http://schemas.openxmlformats.org/drawingml/2006/main">
                  <a:graphicData uri="http://schemas.microsoft.com/office/word/2010/wordprocessingShape">
                    <wps:wsp>
                      <wps:cNvSpPr txBox="1"/>
                      <wps:spPr>
                        <a:xfrm>
                          <a:off x="0" y="0"/>
                          <a:ext cx="1827530" cy="57213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DE3DB98" w14:textId="6B8BBF15" w:rsidR="006F2B22" w:rsidRPr="000325FA" w:rsidRDefault="006F2B22" w:rsidP="000325FA">
                            <w:pPr>
                              <w:pStyle w:val="Normalfirst"/>
                              <w:jc w:val="center"/>
                              <w:rPr>
                                <w:lang w:val="en-US"/>
                              </w:rPr>
                            </w:pPr>
                            <w:r>
                              <w:rPr>
                                <w:lang w:val="en-US"/>
                              </w:rPr>
                              <w:t xml:space="preserve">Figure 1. Coexisting </w:t>
                            </w:r>
                            <w:proofErr w:type="spellStart"/>
                            <w:r>
                              <w:rPr>
                                <w:lang w:val="en-US"/>
                              </w:rPr>
                              <w:t>piconets</w:t>
                            </w:r>
                            <w:proofErr w:type="spellEnd"/>
                            <w:r>
                              <w:rPr>
                                <w:lang w:val="en-US"/>
                              </w:rPr>
                              <w:t xml:space="preserve"> and WLAN in an office scenario [Li 200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7E1A6DC" id="_x0000_t202" coordsize="21600,21600" o:spt="202" path="m0,0l0,21600,21600,21600,21600,0xe">
                <v:stroke joinstyle="miter"/>
                <v:path gradientshapeok="t" o:connecttype="rect"/>
              </v:shapetype>
              <v:shape id="Text Box 3" o:spid="_x0000_s1026" type="#_x0000_t202" style="position:absolute;left:0;text-align:left;margin-left:353.3pt;margin-top:75.85pt;width:143.9pt;height:45.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" filled="f" stroked="f">
                <v:textbox>
                  <w:txbxContent>
                    <w:p w14:paraId="3DE3DB98" w14:textId="6B8BBF15" w:rsidR="006F2B22" w:rsidRPr="000325FA" w:rsidRDefault="006F2B22" w:rsidP="000325FA">
                      <w:pPr>
                        <w:pStyle w:val="Normalfirst"/>
                        <w:jc w:val="center"/>
                        <w:rPr>
                          <w:lang w:val="en-US"/>
                        </w:rPr>
                      </w:pPr>
                      <w:r>
                        <w:rPr>
                          <w:lang w:val="en-US"/>
                        </w:rPr>
                        <w:t xml:space="preserve">Figure 1. Coexisting </w:t>
                      </w:r>
                      <w:proofErr w:type="spellStart"/>
                      <w:r>
                        <w:rPr>
                          <w:lang w:val="en-US"/>
                        </w:rPr>
                        <w:t>piconets</w:t>
                      </w:r>
                      <w:proofErr w:type="spellEnd"/>
                      <w:r>
                        <w:rPr>
                          <w:lang w:val="en-US"/>
                        </w:rPr>
                        <w:t xml:space="preserve"> and WLAN in an office scenario [Li 2007].</w:t>
                      </w:r>
                    </w:p>
                  </w:txbxContent>
                </v:textbox>
                <w10:wrap type="square"/>
              </v:shape>
            </w:pict>
          </mc:Fallback>
        </mc:AlternateContent>
      </w:r>
      <w:r w:rsidR="003074E9" w:rsidRPr="00A76FE3">
        <w:t>Bluetooth chips</w:t>
      </w:r>
      <w:r w:rsidR="00A76FE3" w:rsidRPr="00A76FE3">
        <w:t xml:space="preserve"> replace</w:t>
      </w:r>
      <w:r w:rsidR="003074E9" w:rsidRPr="00A76FE3">
        <w:t xml:space="preserve"> are inexpensive</w:t>
      </w:r>
      <w:r w:rsidR="00A76FE3" w:rsidRPr="00A76FE3">
        <w:t xml:space="preserve"> when compared with the cost of the connectors and cables</w:t>
      </w:r>
      <w:r w:rsidR="003074E9" w:rsidRPr="00A76FE3">
        <w:t xml:space="preserve"> </w:t>
      </w:r>
      <w:r w:rsidR="00A76FE3" w:rsidRPr="00A76FE3">
        <w:t xml:space="preserve">they replace, </w:t>
      </w:r>
      <w:r w:rsidR="003074E9" w:rsidRPr="00A76FE3">
        <w:t>and therefor</w:t>
      </w:r>
      <w:r w:rsidR="00A76FE3" w:rsidRPr="00A76FE3">
        <w:t>e are</w:t>
      </w:r>
      <w:r w:rsidR="003074E9" w:rsidRPr="00A76FE3">
        <w:t xml:space="preserve"> attractive to manufacturers.</w:t>
      </w:r>
      <w:r w:rsidR="009E4E38" w:rsidRPr="00A76FE3">
        <w:t xml:space="preserve"> </w:t>
      </w:r>
      <w:r w:rsidR="00034CC0" w:rsidRPr="00A76FE3">
        <w:t>This has led to</w:t>
      </w:r>
      <w:r w:rsidR="00033BFB" w:rsidRPr="00A76FE3">
        <w:t xml:space="preserve"> </w:t>
      </w:r>
      <w:r w:rsidR="00034CC0" w:rsidRPr="00A76FE3">
        <w:t xml:space="preserve">hundreds of </w:t>
      </w:r>
      <w:r w:rsidR="00033BFB" w:rsidRPr="00A76FE3">
        <w:t>millions of Bluetooth equipped devices on the consumer market</w:t>
      </w:r>
      <w:r w:rsidR="00034CC0" w:rsidRPr="00A76FE3">
        <w:t xml:space="preserve"> </w:t>
      </w:r>
      <w:r w:rsidR="00034CC0" w:rsidRPr="00A76FE3">
        <w:fldChar w:fldCharType="begin"/>
      </w:r>
      <w:r w:rsidR="00034CC0" w:rsidRPr="00A76FE3">
        <w:instrText xml:space="preserve"> ADDIN ZOTERO_ITEM CSL_CITATION {"citationID":"vodrTjHW","properties":{"formattedCitation":"[Bluetooth SIG 2016a]","plainCitation":"[Bluetooth SIG 2016a]"},"citationItems":[{"id":156,"uris":["http://zotero.org/users/local/tVEw5gbi/items/TPU63T48"],"uri":["http://zotero.org/users/local/tVEw5gbi/items/TPU63T48"],"itemData":{"id":156,"type":"webpage","title":"Bluetooth is Everywhere Consumers Hang Out","URL":"https://www.bluetooth.com/marketing-branding/markets/consumer-electronics","author":[{"family":"Bluetooth SIG","given":""}],"issued":{"date-parts":[["2016"]]},"accessed":{"date-parts":[["2016",11,11]]}}}],"schema":"https://github.com/citation-style-language/schema/raw/master/csl-citation.json"} </w:instrText>
      </w:r>
      <w:r w:rsidR="00034CC0" w:rsidRPr="00A76FE3">
        <w:fldChar w:fldCharType="separate"/>
      </w:r>
      <w:r w:rsidR="00034CC0" w:rsidRPr="00A76FE3">
        <w:rPr>
          <w:noProof/>
        </w:rPr>
        <w:t>[Bluetooth SIG 2016a]</w:t>
      </w:r>
      <w:r w:rsidR="00034CC0" w:rsidRPr="00A76FE3">
        <w:fldChar w:fldCharType="end"/>
      </w:r>
      <w:r w:rsidR="009E4E38" w:rsidRPr="00A76FE3">
        <w:t xml:space="preserve">. </w:t>
      </w:r>
      <w:r w:rsidR="00A76FE3">
        <w:rPr>
          <w:color w:val="FF0000"/>
        </w:rPr>
        <w:t>This abundance of Bluetooth technology in the world makes it very easy to incorporate new devices into consumer systems.</w:t>
      </w:r>
    </w:p>
    <w:p w14:paraId="6B16276D" w14:textId="7A86D12C" w:rsidR="005C0BA5" w:rsidRPr="002E7482" w:rsidRDefault="005C0BA5" w:rsidP="002E7482">
      <w:pPr>
        <w:ind w:firstLine="0"/>
        <w:rPr>
          <w:b/>
          <w:bCs/>
          <w:color w:val="FF0000"/>
        </w:rPr>
      </w:pPr>
      <w:r w:rsidRPr="002E7482">
        <w:rPr>
          <w:b/>
          <w:bCs/>
          <w:color w:val="FF0000"/>
        </w:rPr>
        <w:t>Stereo Audio</w:t>
      </w:r>
    </w:p>
    <w:p w14:paraId="6C761E15" w14:textId="703783B3" w:rsidR="00704067" w:rsidRPr="002E7482" w:rsidRDefault="002625B4" w:rsidP="003074E9">
      <w:pPr>
        <w:ind w:firstLine="0"/>
        <w:rPr>
          <w:b/>
          <w:bCs/>
          <w:color w:val="FF0000"/>
        </w:rPr>
      </w:pPr>
      <w:r w:rsidRPr="002E7482">
        <w:rPr>
          <w:b/>
          <w:bCs/>
          <w:color w:val="FF0000"/>
        </w:rPr>
        <w:t>Psychological studies showing wireless is better?</w:t>
      </w:r>
    </w:p>
    <w:p w14:paraId="326D90C9" w14:textId="72A3F687" w:rsidR="00495661" w:rsidRDefault="005C0BA5" w:rsidP="004E4B54">
      <w:pPr>
        <w:pStyle w:val="Heading1"/>
      </w:pPr>
      <w:r>
        <w:t>Suitability for Audio</w:t>
      </w:r>
    </w:p>
    <w:p w14:paraId="76B33436" w14:textId="04800B82" w:rsidR="00C848EA" w:rsidRPr="00C975C6" w:rsidRDefault="00C848EA" w:rsidP="00C848EA">
      <w:pPr>
        <w:pStyle w:val="Normalfirst"/>
        <w:rPr>
          <w:color w:val="FF0000"/>
        </w:rPr>
      </w:pPr>
      <w:r w:rsidRPr="00C975C6">
        <w:rPr>
          <w:color w:val="FF0000"/>
        </w:rPr>
        <w:t xml:space="preserve">Professional audio systems </w:t>
      </w:r>
      <w:r w:rsidR="006600B7" w:rsidRPr="00C975C6">
        <w:rPr>
          <w:color w:val="FF0000"/>
        </w:rPr>
        <w:t xml:space="preserve">require deterministic low latencies, high sampling frequencies and bit depths, and most importantly reliability. </w:t>
      </w:r>
    </w:p>
    <w:p w14:paraId="0959AE3C" w14:textId="4F9F2374" w:rsidR="004478CF" w:rsidRDefault="00E71C23" w:rsidP="00495661">
      <w:pPr>
        <w:pStyle w:val="Heading2"/>
      </w:pPr>
      <w:r>
        <w:t>Network Interference</w:t>
      </w:r>
    </w:p>
    <w:p w14:paraId="58E49BB2" w14:textId="2A03D282" w:rsidR="00495661" w:rsidRDefault="00495661" w:rsidP="00495661">
      <w:pPr>
        <w:pStyle w:val="Normalfirst"/>
      </w:pPr>
      <w:r>
        <w:t xml:space="preserve">Bluetooth operates in the unlicensed 2.4 GHz ISM (Industrial-Scientific-Medical) band, which is split into 79 1 MHz wide channels </w:t>
      </w:r>
      <w:r>
        <w:fldChar w:fldCharType="begin"/>
      </w:r>
      <w:r>
        <w:instrText xml:space="preserve"> ADDIN ZOTERO_ITEM CSL_CITATION {"citationID":"7Fq40QfK","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and has an operational distance of 10-100m.</w:t>
      </w:r>
    </w:p>
    <w:p w14:paraId="57FEECBA" w14:textId="0F13F2D5" w:rsidR="00495661" w:rsidRPr="00495661" w:rsidRDefault="00495661" w:rsidP="00495661">
      <w:pPr>
        <w:rPr>
          <w:rFonts w:cs="Times New Roman"/>
          <w:color w:val="auto"/>
          <w:szCs w:val="20"/>
          <w:lang w:val="en-US"/>
        </w:rPr>
      </w:pPr>
      <w:r w:rsidRPr="007C37C7">
        <w:t xml:space="preserve">A physical radio channel is shared by a group of </w:t>
      </w:r>
      <w:r>
        <w:t xml:space="preserve">Bluetooth </w:t>
      </w:r>
      <w:r w:rsidRPr="007C37C7">
        <w:t xml:space="preserve">devices, </w:t>
      </w:r>
      <w:r w:rsidR="00D2767B">
        <w:t>known as a piconet. Each p</w:t>
      </w:r>
      <w:r>
        <w:t xml:space="preserve">iconet compromises of a single master and up to seven slave devices </w:t>
      </w:r>
      <w:r>
        <w:fldChar w:fldCharType="begin"/>
      </w:r>
      <w:r>
        <w:instrText xml:space="preserve"> ADDIN ZOTERO_ITEM CSL_CITATION {"citationID":"ts06Nvc6","properties":{"formattedCitation":"[Bluetooth SIG 2001]","plainCitation":"[Bluetooth SIG 2001]"},"citationItems":[{"id":65,"uris":["http://zotero.org/users/local/tVEw5gbi/items/AU27NXPN"],"uri":["http://zotero.org/users/local/tVEw5gbi/items/AU27NXPN"],"itemData":{"id":65,"type":"article-journal","title":"Specifications of the Bluetooth System","container-title":"Version 1.1","author":[{"family":"Bluetooth SIG","given":""}],"issued":{"date-parts":[["2001",2,22]]}}}],"schema":"https://github.com/citation-style-language/schema/raw/master/csl-citation.json"} </w:instrText>
      </w:r>
      <w:r>
        <w:fldChar w:fldCharType="separate"/>
      </w:r>
      <w:r>
        <w:rPr>
          <w:noProof/>
        </w:rPr>
        <w:t>[Bluetooth SIG 2001]</w:t>
      </w:r>
      <w:r>
        <w:fldChar w:fldCharType="end"/>
      </w:r>
      <w:r>
        <w:t xml:space="preserve">. </w:t>
      </w:r>
      <w:r w:rsidR="00D2767B">
        <w:rPr>
          <w:rFonts w:cs="Times New Roman"/>
          <w:color w:val="auto"/>
          <w:szCs w:val="20"/>
          <w:lang w:val="en-US"/>
        </w:rPr>
        <w:t xml:space="preserve">A larger network called a </w:t>
      </w:r>
      <w:proofErr w:type="spellStart"/>
      <w:r w:rsidR="00D2767B">
        <w:rPr>
          <w:rFonts w:cs="Times New Roman"/>
          <w:color w:val="auto"/>
          <w:szCs w:val="20"/>
          <w:lang w:val="en-US"/>
        </w:rPr>
        <w:t>s</w:t>
      </w:r>
      <w:r>
        <w:rPr>
          <w:rFonts w:cs="Times New Roman"/>
          <w:color w:val="auto"/>
          <w:szCs w:val="20"/>
          <w:lang w:val="en-US"/>
        </w:rPr>
        <w:t>catternet</w:t>
      </w:r>
      <w:proofErr w:type="spellEnd"/>
      <w:r>
        <w:rPr>
          <w:rFonts w:cs="Times New Roman"/>
          <w:color w:val="auto"/>
          <w:szCs w:val="20"/>
          <w:lang w:val="en-US"/>
        </w:rPr>
        <w:t xml:space="preserve"> </w:t>
      </w:r>
      <w:r w:rsidR="00D2767B">
        <w:rPr>
          <w:rFonts w:cs="Times New Roman"/>
          <w:color w:val="auto"/>
          <w:szCs w:val="20"/>
          <w:lang w:val="en-US"/>
        </w:rPr>
        <w:t xml:space="preserve">can be formed when two or more </w:t>
      </w:r>
      <w:proofErr w:type="spellStart"/>
      <w:r w:rsidR="00D2767B">
        <w:rPr>
          <w:rFonts w:cs="Times New Roman"/>
          <w:color w:val="auto"/>
          <w:szCs w:val="20"/>
          <w:lang w:val="en-US"/>
        </w:rPr>
        <w:t>p</w:t>
      </w:r>
      <w:r>
        <w:rPr>
          <w:rFonts w:cs="Times New Roman"/>
          <w:color w:val="auto"/>
          <w:szCs w:val="20"/>
          <w:lang w:val="en-US"/>
        </w:rPr>
        <w:t>iconets</w:t>
      </w:r>
      <w:proofErr w:type="spellEnd"/>
      <w:r>
        <w:rPr>
          <w:rFonts w:cs="Times New Roman"/>
          <w:color w:val="auto"/>
          <w:szCs w:val="20"/>
          <w:lang w:val="en-US"/>
        </w:rPr>
        <w:t xml:space="preserve"> connect through a bridge or relay device </w:t>
      </w:r>
      <w:r>
        <w:rPr>
          <w:rFonts w:cs="Times New Roman"/>
          <w:color w:val="auto"/>
          <w:szCs w:val="20"/>
          <w:lang w:val="en-US"/>
        </w:rPr>
        <w:fldChar w:fldCharType="begin"/>
      </w:r>
      <w:r>
        <w:rPr>
          <w:rFonts w:cs="Times New Roman"/>
          <w:color w:val="auto"/>
          <w:szCs w:val="20"/>
          <w:lang w:val="en-US"/>
        </w:rPr>
        <w:instrText xml:space="preserve"> ADDIN ZOTERO_ITEM CSL_CITATION {"citationID":"bormSlBQ","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 xml:space="preserve">. </w:t>
      </w:r>
      <w:r>
        <w:t xml:space="preserve">The systems are </w:t>
      </w:r>
      <w:r w:rsidRPr="007C37C7">
        <w:t>synchronised to a common clock and</w:t>
      </w:r>
      <w:r>
        <w:t xml:space="preserve"> use a frequency hopping spread spectrum (FHSS) scheme to combat interference</w:t>
      </w:r>
      <w:r w:rsidRPr="007C37C7">
        <w:t xml:space="preserve">. </w:t>
      </w:r>
      <w:r>
        <w:t>In a FHSS</w:t>
      </w:r>
      <w:r w:rsidRPr="009461C2">
        <w:t xml:space="preserve"> the 79 frequencies of the ISM band are placed in an algorithmically determined pseudo-random order, based on the device address and master clock</w:t>
      </w:r>
      <w:r>
        <w:t xml:space="preserve"> </w:t>
      </w:r>
      <w:r>
        <w:fldChar w:fldCharType="begin"/>
      </w:r>
      <w:r>
        <w:instrText xml:space="preserve"> ADDIN ZOTERO_ITEM CSL_CITATION {"citationID":"tOyK2X0v","properties":{"formattedCitation":"[IEEE 802.15.1 2005]","plainCitation":"[IEEE 802.15.1 2005]"},"citationItems":[{"id":50,"uris":["http://zotero.org/users/local/tVEw5gbi/items/57CZP55H"],"uri":["http://zotero.org/users/local/tVEw5gbi/items/57CZP55H"],"itemData":{"id":50,"type":"article-journal","title":"IEEE Standard for Information technology– Local and metropolitan area networks– Specific requirements– Part 15.1a: Wireless Medium Access Control (MAC) and Physical Layer (PHY) specifications for Wireless Personal Area Networks (WPAN)","container-title":"IEEE Std 802.15.1-2005 (Revision of IEEE Std 802.15.1-2002)","page":"1-700","source":"IEEE Xplore","abstract":"Methods for communicating devices in a Personal Area Network. (The PDF of the standards is available at no cost. \"IEEE Get Program\" grants public access to view and download individual PDFs of select standards at no cost. Visit http://standards.ieee.org.oala-proxy.surrey.ac.uk/about/get/index.html for details.)","DOI":"10.1109/IEEESTD.2005.96290","shortTitle":"IEEE Standard for Information technology– Local and metropolitan area networks– Specific requirements– Part 15.1a","author":[{"family":"IEEE 802.15.1","given":""}],"issued":{"date-parts":[["2005",6]]}}}],"schema":"https://github.com/citation-style-language/schema/raw/master/csl-citation.json"} </w:instrText>
      </w:r>
      <w:r>
        <w:fldChar w:fldCharType="separate"/>
      </w:r>
      <w:r>
        <w:rPr>
          <w:noProof/>
        </w:rPr>
        <w:t>[IEEE 802.15.1 2005]</w:t>
      </w:r>
      <w:r>
        <w:fldChar w:fldCharType="end"/>
      </w:r>
      <w:r w:rsidRPr="009461C2">
        <w:t xml:space="preserve">. </w:t>
      </w:r>
      <w:r>
        <w:t xml:space="preserve">The system hops between these frequencies using a </w:t>
      </w:r>
      <w:r>
        <w:rPr>
          <w:rFonts w:cs="Times New Roman"/>
          <w:color w:val="auto"/>
          <w:szCs w:val="20"/>
          <w:lang w:val="en-US"/>
        </w:rPr>
        <w:t xml:space="preserve">Time Division Duplex (TDD) method dividing each second into 1600 time slots (625µs per slot) </w:t>
      </w:r>
      <w:r>
        <w:rPr>
          <w:rFonts w:cs="Times New Roman"/>
          <w:color w:val="auto"/>
          <w:szCs w:val="20"/>
          <w:lang w:val="en-US"/>
        </w:rPr>
        <w:fldChar w:fldCharType="begin"/>
      </w:r>
      <w:r>
        <w:rPr>
          <w:rFonts w:cs="Times New Roman"/>
          <w:color w:val="auto"/>
          <w:szCs w:val="20"/>
          <w:lang w:val="en-US"/>
        </w:rPr>
        <w:instrText xml:space="preserve"> ADDIN ZOTERO_ITEM CSL_CITATION {"citationID":"E309FdWT","properties":{"formattedCitation":"[Pinkumphi and Phonphoem 2009]","plainCitation":"[Pinkumphi and Phonphoem 2009]"},"citationItems":[{"id":77,"uris":["http://zotero.org/users/local/tVEw5gbi/items/WBQ76462"],"uri":["http://zotero.org/users/local/tVEw5gbi/items/WBQ76462"],"itemData":{"id":77,"type":"paper-conference","title":"Real-time audio multicasting on Bluetooth network","container-title":"6th International Conference on Electrical Engineering/Electronics, Computer, Telecommunications and Information Technology, 2009. ECTI-CON 2009","page":"992-995","volume":"02","source":"IEEE Xplore","event":"6th International Conference on Electrical Engineering/Electronics, Computer, Telecommunications and Information Technology, 2009. ECTI-CON 2009","abstract":"Bluetooth has been deployed in many mobile devices nowadays which still lacking of real-time multicast support. In this paper, the real-time audio multicasting protocol has been proposed by using Piconet multicast partitioning and prioritization with BNEP broadcasting scheme in the ACL link. The simulation results show that the system throughput aggregation has been increased. Also the delay and inter-packet time are significantly decreased.","DOI":"10.1109/ECTICON.2009.5137212","author":[{"family":"Pinkumphi","given":"S."},{"family":"Phonphoem","given":"A."}],"issued":{"date-parts":[["2009",5]]}}}],"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Pinkumphi and Phonphoem 2009]</w:t>
      </w:r>
      <w:r>
        <w:rPr>
          <w:rFonts w:cs="Times New Roman"/>
          <w:color w:val="auto"/>
          <w:szCs w:val="20"/>
          <w:lang w:val="en-US"/>
        </w:rPr>
        <w:fldChar w:fldCharType="end"/>
      </w:r>
      <w:r>
        <w:rPr>
          <w:rFonts w:cs="Times New Roman"/>
          <w:color w:val="auto"/>
          <w:szCs w:val="20"/>
          <w:lang w:val="en-US"/>
        </w:rPr>
        <w:t>.</w:t>
      </w:r>
      <w:r>
        <w:t xml:space="preserve"> </w:t>
      </w:r>
      <w:r w:rsidRPr="009461C2">
        <w:t>The pattern is adaptive, whereby f</w:t>
      </w:r>
      <w:r>
        <w:t xml:space="preserve">requencies </w:t>
      </w:r>
      <w:r w:rsidRPr="009461C2">
        <w:t>used by interfering devices may be excluded</w:t>
      </w:r>
      <w:r>
        <w:t xml:space="preserve">, this is known as advanced frequency hopping </w:t>
      </w:r>
      <w:r>
        <w:fldChar w:fldCharType="begin"/>
      </w:r>
      <w:r>
        <w:instrText xml:space="preserve"> ADDIN ZOTERO_ITEM CSL_CITATION {"citationID":"PO8UT9m2","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fldChar w:fldCharType="separate"/>
      </w:r>
      <w:r>
        <w:rPr>
          <w:noProof/>
        </w:rPr>
        <w:t>[Nagai et al. 2012]</w:t>
      </w:r>
      <w:r>
        <w:fldChar w:fldCharType="end"/>
      </w:r>
      <w:r>
        <w:t>.</w:t>
      </w:r>
      <w:r w:rsidRPr="0018211F">
        <w:rPr>
          <w:color w:val="FF0000"/>
        </w:rPr>
        <w:t xml:space="preserve"> </w:t>
      </w:r>
    </w:p>
    <w:p w14:paraId="3191F6D5" w14:textId="58990AD3" w:rsidR="00E71C23" w:rsidRDefault="00817C54" w:rsidP="00495661">
      <w:pPr>
        <w:pStyle w:val="Heading3"/>
        <w:rPr>
          <w:lang w:val="en-US"/>
        </w:rPr>
      </w:pPr>
      <w:r>
        <w:rPr>
          <w:lang w:val="en-US"/>
        </w:rPr>
        <w:t>Coexisting Networks</w:t>
      </w:r>
    </w:p>
    <w:p w14:paraId="46C2B5FE" w14:textId="51490C38" w:rsidR="00205818" w:rsidRDefault="002B414E" w:rsidP="002A1584">
      <w:pPr>
        <w:pStyle w:val="Normalfirst"/>
      </w:pPr>
      <w:r>
        <w:t xml:space="preserve">The IEEE </w:t>
      </w:r>
      <w:proofErr w:type="spellStart"/>
      <w:r>
        <w:t>Std</w:t>
      </w:r>
      <w:proofErr w:type="spellEnd"/>
      <w:r>
        <w:t xml:space="preserve"> 802.11</w:t>
      </w:r>
      <w:r w:rsidR="002A1584">
        <w:t xml:space="preserve"> </w:t>
      </w:r>
      <w:r w:rsidR="002A1584">
        <w:fldChar w:fldCharType="begin"/>
      </w:r>
      <w:r w:rsidR="002A1584">
        <w:instrText xml:space="preserve"> ADDIN ZOTERO_ITEM CSL_CITATION {"citationID":"sqBlgG9Y","properties":{"formattedCitation":"[IEEE 802.11 2005: 11]","plainCitation":"[IEEE 802.11 2005: 11]"},"citationItems":[{"id":62,"uris":["http://zotero.org/users/local/tVEw5gbi/items/DMTQSJXN"],"uri":["http://zotero.org/users/local/tVEw5gbi/items/DMTQSJXN"],"itemData":{"id":62,"type":"article-journal","title":"ISO/IEC Standard for Information Technology - Telecommunications and Information Exchange Between Systems - Local and Metropolitan Area Networks - Specific Requirements Part 11","container-title":"11i-2003 Edition ISO/IEC 8802-11 IEEE Std 802.11 Second edition 2005-08-01 ISO/IEC 8802 11:2005(E) IEEE Std 802","page":"1-721","source":"IEEE Xplore","DOI":"10.1109/IEEESTD.2005.339589","shortTitle":"ISO/IEC Standard for Information Technology - Telecommunications and Information Exchange Between Systems - Local and Metropolitan Area Networks - Specific Requirements Part 11","author":[{"family":"IEEE 802.11","given":""}],"issued":{"date-parts":[["2005",1,8]]}},"locator":"11"}],"schema":"https://github.com/citation-style-language/schema/raw/master/csl-citation.json"} </w:instrText>
      </w:r>
      <w:r w:rsidR="002A1584">
        <w:fldChar w:fldCharType="separate"/>
      </w:r>
      <w:r w:rsidR="002A1584">
        <w:rPr>
          <w:noProof/>
        </w:rPr>
        <w:t>[2005]</w:t>
      </w:r>
      <w:r w:rsidR="002A1584">
        <w:fldChar w:fldCharType="end"/>
      </w:r>
      <w:r>
        <w:t xml:space="preserve"> states that the Wireless Local Area Network (WLAN) operational frequency should also be 2.4 GHz</w:t>
      </w:r>
      <w:r w:rsidR="002A1584">
        <w:t>, and</w:t>
      </w:r>
      <w:r w:rsidR="002A1584">
        <w:t xml:space="preserve"> has a bandwidth that is </w:t>
      </w:r>
      <w:r w:rsidR="002A1584">
        <w:t>roughly</w:t>
      </w:r>
      <w:r w:rsidR="002A1584">
        <w:t xml:space="preserve"> equal to 22 MHz</w:t>
      </w:r>
      <w:r w:rsidR="002A1584">
        <w:t xml:space="preserve"> </w:t>
      </w:r>
      <w:r w:rsidR="002A1584">
        <w:fldChar w:fldCharType="begin"/>
      </w:r>
      <w:r w:rsidR="002A1584">
        <w:instrText xml:space="preserve"> ADDIN ZOTERO_ITEM CSL_CITATION {"citationID":"J95feuGZ","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2A1584">
        <w:fldChar w:fldCharType="separate"/>
      </w:r>
      <w:r w:rsidR="002A1584">
        <w:rPr>
          <w:noProof/>
        </w:rPr>
        <w:t>[Chiasserini and Rao 2003]</w:t>
      </w:r>
      <w:r w:rsidR="002A1584">
        <w:fldChar w:fldCharType="end"/>
      </w:r>
      <w:r>
        <w:t>.</w:t>
      </w:r>
      <w:r w:rsidR="002A1584">
        <w:t xml:space="preserve"> </w:t>
      </w:r>
      <w:r>
        <w:t xml:space="preserve">As both the IEEE 802.11 and IEEE 802.15.1 standards specify an operational frequency of 2.4 GHz, there can often be interference when the two networks coexist in the same physical space </w:t>
      </w:r>
      <w:r>
        <w:fldChar w:fldCharType="begin"/>
      </w:r>
      <w:r>
        <w:instrText xml:space="preserve"> ADDIN ZOTERO_ITEM CSL_CITATION {"citationID":"CS778ISq","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fldChar w:fldCharType="separate"/>
      </w:r>
      <w:r>
        <w:rPr>
          <w:noProof/>
        </w:rPr>
        <w:t>[IEEE 802.15.2 2003]</w:t>
      </w:r>
      <w:r>
        <w:fldChar w:fldCharType="end"/>
      </w:r>
      <w:r>
        <w:t xml:space="preserve">. </w:t>
      </w:r>
      <w:r w:rsidR="00D2767B">
        <w:t>Fig</w:t>
      </w:r>
      <w:r w:rsidR="0028245F">
        <w:t>ure</w:t>
      </w:r>
      <w:r w:rsidR="00D2767B">
        <w:t xml:space="preserve"> 1 shows </w:t>
      </w:r>
      <w:r w:rsidR="000325FA">
        <w:t xml:space="preserve">the coexistence of two Bluetooth </w:t>
      </w:r>
      <w:proofErr w:type="spellStart"/>
      <w:r w:rsidR="000325FA">
        <w:t>piconets</w:t>
      </w:r>
      <w:proofErr w:type="spellEnd"/>
      <w:r w:rsidR="000325FA">
        <w:t xml:space="preserve"> and a WLAN</w:t>
      </w:r>
      <w:r w:rsidR="009619C9">
        <w:t xml:space="preserve">. </w:t>
      </w:r>
      <w:r w:rsidR="00A03DDB">
        <w:t>Co-channel interference occurs when two networks collide on the same frequency. As a result of this interference, network throughput decreases and retransmissions can cause severe delays</w:t>
      </w:r>
      <w:r w:rsidR="00D2767B">
        <w:t>.</w:t>
      </w:r>
      <w:r w:rsidR="00147450">
        <w:t xml:space="preserve"> The packet error rate (PER) due to collisions, of a Bluetooth piconet may reach 10% if seven </w:t>
      </w:r>
      <w:proofErr w:type="spellStart"/>
      <w:r w:rsidR="00147450">
        <w:t>piconets</w:t>
      </w:r>
      <w:proofErr w:type="spellEnd"/>
      <w:r w:rsidR="00147450">
        <w:t xml:space="preserve"> coexist, and 27% when in the presence of a WLAN </w:t>
      </w:r>
      <w:r w:rsidR="00147450">
        <w:fldChar w:fldCharType="begin"/>
      </w:r>
      <w:r w:rsidR="002C6604">
        <w:instrText xml:space="preserve"> ADDIN ZOTERO_ITEM CSL_CITATION {"citationID":"lL8HtlDd","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147450">
        <w:fldChar w:fldCharType="separate"/>
      </w:r>
      <w:r w:rsidR="00147450">
        <w:rPr>
          <w:noProof/>
        </w:rPr>
        <w:t>[Li 2007]</w:t>
      </w:r>
      <w:r w:rsidR="00147450">
        <w:fldChar w:fldCharType="end"/>
      </w:r>
      <w:r w:rsidR="00147450">
        <w:t>.</w:t>
      </w:r>
    </w:p>
    <w:p w14:paraId="4F48277B" w14:textId="57C99C26" w:rsidR="000325FA" w:rsidRPr="00817C54" w:rsidRDefault="000325FA" w:rsidP="00147450">
      <w:r>
        <w:t>Factors that affect the interference level include; the separation of the wireless devices, the data traffic levels flowing over each network, the power level of each device, and the WLAN’s data. Different information types have varying levels of sensitivity to interference. There may also be interference from other wireless systems, such as cordless telephones and microwaves,</w:t>
      </w:r>
      <w:r w:rsidRPr="008C629C">
        <w:t xml:space="preserve"> </w:t>
      </w:r>
      <w:r>
        <w:t>which</w:t>
      </w:r>
      <w:r w:rsidRPr="008C629C">
        <w:t xml:space="preserve"> </w:t>
      </w:r>
      <w:r>
        <w:t>could</w:t>
      </w:r>
      <w:r w:rsidRPr="008C629C">
        <w:t xml:space="preserve"> result in severe performance degradation</w:t>
      </w:r>
      <w:r>
        <w:t xml:space="preserve"> </w:t>
      </w:r>
      <w:r>
        <w:fldChar w:fldCharType="begin"/>
      </w:r>
      <w:r>
        <w:instrText xml:space="preserve"> ADDIN ZOTERO_ITEM CSL_CITATION {"citationID":"UbUn2SJl","properties":{"formattedCitation":"[Gehrmann et al. 2004]","plainCitation":"[Gehrmann et al. 2004]"},"citationItems":[{"id":66,"uris":["http://zotero.org/users/local/tVEw5gbi/items/ZRIAP76R"],"uri":["http://zotero.org/users/local/tVEw5gbi/items/ZRIAP76R"],"itemData":{"id":66,"type":"book","title":"Bluetooth Security","publisher":"Artech House","number-of-pages":"234","source":"Google Books","abstract":"This first-of-its-kind book, from expert authors actively contributing to the evolution of Bluetooth specifications, provides an overview and detailed descriptions of all the security functions and features of this standard's latest core release. After categorizing all the security issues involved in ad hoc networking, this hands-on volume shows you how to design a highly secure Bluetooth system and implement security enhancements. The book also helps you fully understand the main security risks involved with introducing Bluetooth-based communications in your organization","ISBN":"978-1-58053-885-5","language":"en","author":[{"family":"Gehrmann","given":"Christian"},{"family":"Persson","given":"Joakim"},{"family":"Smeets","given":"Ben"}],"issued":{"date-parts":[["2004"]]}}}],"schema":"https://github.com/citation-style-language/schema/raw/master/csl-citation.json"} </w:instrText>
      </w:r>
      <w:r>
        <w:fldChar w:fldCharType="separate"/>
      </w:r>
      <w:r>
        <w:rPr>
          <w:noProof/>
        </w:rPr>
        <w:t>[Gehrmann et al. 2004]</w:t>
      </w:r>
      <w:r>
        <w:fldChar w:fldCharType="end"/>
      </w:r>
      <w:r>
        <w:t>.</w:t>
      </w:r>
    </w:p>
    <w:p w14:paraId="41A21D21" w14:textId="3BB015FF" w:rsidR="003E3FC2" w:rsidRDefault="00EE244B" w:rsidP="002631B7">
      <w:pPr>
        <w:rPr>
          <w:lang w:val="en-US"/>
        </w:rPr>
      </w:pPr>
      <w:r>
        <w:rPr>
          <w:lang w:val="en-US"/>
        </w:rPr>
        <w:t>Bluetooth uses a FHSS scheme, while IEEE 802.11 either uses FHSS</w:t>
      </w:r>
      <w:r w:rsidR="00833EE4">
        <w:rPr>
          <w:lang w:val="en-US"/>
        </w:rPr>
        <w:t xml:space="preserve"> </w:t>
      </w:r>
      <w:r w:rsidR="00793E96">
        <w:rPr>
          <w:lang w:val="en-US"/>
        </w:rPr>
        <w:t xml:space="preserve">(IEEE 802.11 FH) </w:t>
      </w:r>
      <w:r w:rsidR="003E3FC2">
        <w:rPr>
          <w:lang w:val="en-US"/>
        </w:rPr>
        <w:t>or</w:t>
      </w:r>
      <w:r>
        <w:rPr>
          <w:lang w:val="en-US"/>
        </w:rPr>
        <w:t xml:space="preserve"> a</w:t>
      </w:r>
      <w:r w:rsidR="003E3FC2">
        <w:rPr>
          <w:lang w:val="en-US"/>
        </w:rPr>
        <w:t xml:space="preserve"> direct </w:t>
      </w:r>
      <w:r w:rsidR="00833EE4">
        <w:rPr>
          <w:lang w:val="en-US"/>
        </w:rPr>
        <w:t>sequence</w:t>
      </w:r>
      <w:r w:rsidR="003E3FC2">
        <w:rPr>
          <w:lang w:val="en-US"/>
        </w:rPr>
        <w:t xml:space="preserve"> spread spectrum </w:t>
      </w:r>
      <w:r w:rsidR="00833EE4">
        <w:rPr>
          <w:lang w:val="en-US"/>
        </w:rPr>
        <w:t xml:space="preserve">(DSSS) </w:t>
      </w:r>
      <w:r>
        <w:rPr>
          <w:lang w:val="en-US"/>
        </w:rPr>
        <w:t xml:space="preserve">system </w:t>
      </w:r>
      <w:r w:rsidR="00793E96">
        <w:rPr>
          <w:lang w:val="en-US"/>
        </w:rPr>
        <w:t xml:space="preserve">(IEEE 802.11b) </w:t>
      </w:r>
      <w:r>
        <w:rPr>
          <w:lang w:val="en-US"/>
        </w:rPr>
        <w:fldChar w:fldCharType="begin"/>
      </w:r>
      <w:r>
        <w:rPr>
          <w:lang w:val="en-US"/>
        </w:rPr>
        <w:instrText xml:space="preserve"> ADDIN ZOTERO_ITEM CSL_CITATION {"citationID":"aKqJHtJL","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Pr>
          <w:lang w:val="en-US"/>
        </w:rPr>
        <w:fldChar w:fldCharType="separate"/>
      </w:r>
      <w:r>
        <w:rPr>
          <w:noProof/>
          <w:lang w:val="en-US"/>
        </w:rPr>
        <w:t>[Chiasserini and Rao 2003]</w:t>
      </w:r>
      <w:r>
        <w:rPr>
          <w:lang w:val="en-US"/>
        </w:rPr>
        <w:fldChar w:fldCharType="end"/>
      </w:r>
      <w:r w:rsidR="00833EE4">
        <w:rPr>
          <w:lang w:val="en-US"/>
        </w:rPr>
        <w:t>.</w:t>
      </w:r>
      <w:r w:rsidR="0049299E">
        <w:rPr>
          <w:lang w:val="en-US"/>
        </w:rPr>
        <w:t xml:space="preserve"> </w:t>
      </w:r>
      <w:r w:rsidR="004C58F6">
        <w:rPr>
          <w:lang w:val="en-US"/>
        </w:rPr>
        <w:t>For Bluetooth networks t</w:t>
      </w:r>
      <w:r w:rsidR="00554EEA">
        <w:rPr>
          <w:lang w:val="en-US"/>
        </w:rPr>
        <w:t xml:space="preserve">he </w:t>
      </w:r>
      <w:r w:rsidR="00FA7A89">
        <w:rPr>
          <w:lang w:val="en-US"/>
        </w:rPr>
        <w:t xml:space="preserve">IEEE 802.11b </w:t>
      </w:r>
      <w:r w:rsidR="004C58F6">
        <w:rPr>
          <w:lang w:val="en-US"/>
        </w:rPr>
        <w:t>represents</w:t>
      </w:r>
      <w:r w:rsidR="00FA7A89">
        <w:rPr>
          <w:lang w:val="en-US"/>
        </w:rPr>
        <w:t xml:space="preserve"> a worse interferer than the </w:t>
      </w:r>
      <w:r w:rsidR="00554EEA">
        <w:rPr>
          <w:lang w:val="en-US"/>
        </w:rPr>
        <w:t xml:space="preserve">IEEE 802.11 </w:t>
      </w:r>
      <w:r w:rsidR="00793E96">
        <w:rPr>
          <w:lang w:val="en-US"/>
        </w:rPr>
        <w:t>FH</w:t>
      </w:r>
      <w:r w:rsidR="002631B7">
        <w:rPr>
          <w:lang w:val="en-US"/>
        </w:rPr>
        <w:t>, because</w:t>
      </w:r>
      <w:r w:rsidR="004E3E40">
        <w:rPr>
          <w:lang w:val="en-US"/>
        </w:rPr>
        <w:t xml:space="preserve"> </w:t>
      </w:r>
      <w:r w:rsidR="002631B7">
        <w:rPr>
          <w:lang w:val="en-US"/>
        </w:rPr>
        <w:t xml:space="preserve">the Bluetooth packet size is so small meaning the PER for 802.15.1 in the presence of IEEE 802.11 FH is almost insignificant </w:t>
      </w:r>
      <w:r w:rsidR="00554EEA">
        <w:rPr>
          <w:lang w:val="en-US"/>
        </w:rPr>
        <w:fldChar w:fldCharType="begin"/>
      </w:r>
      <w:r w:rsidR="00554EEA">
        <w:rPr>
          <w:lang w:val="en-US"/>
        </w:rPr>
        <w:instrText xml:space="preserve"> ADDIN ZOTERO_ITEM CSL_CITATION {"citationID":"IaJBVQ1b","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54EEA">
        <w:rPr>
          <w:lang w:val="en-US"/>
        </w:rPr>
        <w:fldChar w:fldCharType="separate"/>
      </w:r>
      <w:r w:rsidR="00554EEA">
        <w:rPr>
          <w:noProof/>
          <w:lang w:val="en-US"/>
        </w:rPr>
        <w:t>[IEEE 802.15.2 2003]</w:t>
      </w:r>
      <w:r w:rsidR="00554EEA">
        <w:rPr>
          <w:lang w:val="en-US"/>
        </w:rPr>
        <w:fldChar w:fldCharType="end"/>
      </w:r>
      <w:r w:rsidR="00554EEA">
        <w:rPr>
          <w:lang w:val="en-US"/>
        </w:rPr>
        <w:t>.</w:t>
      </w:r>
      <w:r w:rsidR="004C58F6">
        <w:rPr>
          <w:lang w:val="en-US"/>
        </w:rPr>
        <w:t xml:space="preserve"> </w:t>
      </w:r>
    </w:p>
    <w:p w14:paraId="1E9E1A91" w14:textId="2550424A" w:rsidR="004C58F6" w:rsidRDefault="004C58F6" w:rsidP="004C58F6">
      <w:pPr>
        <w:pStyle w:val="Heading3"/>
        <w:rPr>
          <w:lang w:val="en-US"/>
        </w:rPr>
      </w:pPr>
      <w:r>
        <w:rPr>
          <w:lang w:val="en-US"/>
        </w:rPr>
        <w:t xml:space="preserve">Interference Reduction </w:t>
      </w:r>
    </w:p>
    <w:p w14:paraId="2F7A9F2C" w14:textId="7EEC1C33" w:rsidR="00495661" w:rsidRDefault="00761933" w:rsidP="00495661">
      <w:pPr>
        <w:rPr>
          <w:lang w:val="en-US"/>
        </w:rPr>
      </w:pPr>
      <w:r>
        <w:rPr>
          <w:lang w:val="en-US"/>
        </w:rPr>
        <w:t xml:space="preserve">Bluetooth uses ADP to remove channels that are being used by interfering devices. </w:t>
      </w:r>
      <w:r w:rsidR="001B20F3">
        <w:rPr>
          <w:lang w:val="en-US"/>
        </w:rPr>
        <w:t xml:space="preserve">WLAN </w:t>
      </w:r>
      <w:r w:rsidR="00735284">
        <w:rPr>
          <w:lang w:val="en-US"/>
        </w:rPr>
        <w:t xml:space="preserve">can </w:t>
      </w:r>
      <w:r w:rsidR="001B20F3">
        <w:rPr>
          <w:lang w:val="en-US"/>
        </w:rPr>
        <w:t xml:space="preserve">also detect interference and </w:t>
      </w:r>
      <w:r w:rsidR="00735284">
        <w:rPr>
          <w:lang w:val="en-US"/>
        </w:rPr>
        <w:t xml:space="preserve">defer transmission on channels </w:t>
      </w:r>
      <w:r w:rsidR="001B20F3">
        <w:rPr>
          <w:lang w:val="en-US"/>
        </w:rPr>
        <w:t xml:space="preserve">when </w:t>
      </w:r>
      <w:r w:rsidR="00735284">
        <w:rPr>
          <w:lang w:val="en-US"/>
        </w:rPr>
        <w:t>they</w:t>
      </w:r>
      <w:r w:rsidR="001B20F3">
        <w:rPr>
          <w:lang w:val="en-US"/>
        </w:rPr>
        <w:t xml:space="preserve"> are</w:t>
      </w:r>
      <w:r w:rsidR="00735284">
        <w:rPr>
          <w:lang w:val="en-US"/>
        </w:rPr>
        <w:t xml:space="preserve"> used</w:t>
      </w:r>
      <w:r w:rsidR="001B20F3">
        <w:rPr>
          <w:lang w:val="en-US"/>
        </w:rPr>
        <w:t xml:space="preserve"> by </w:t>
      </w:r>
      <w:r w:rsidR="00735284">
        <w:rPr>
          <w:lang w:val="en-US"/>
        </w:rPr>
        <w:t>interfering</w:t>
      </w:r>
      <w:r w:rsidR="001B20F3">
        <w:rPr>
          <w:lang w:val="en-US"/>
        </w:rPr>
        <w:t xml:space="preserve"> devices</w:t>
      </w:r>
      <w:r w:rsidR="009277C0">
        <w:rPr>
          <w:lang w:val="en-US"/>
        </w:rPr>
        <w:t xml:space="preserve"> </w:t>
      </w:r>
      <w:r w:rsidR="009277C0">
        <w:rPr>
          <w:lang w:val="en-US"/>
        </w:rPr>
        <w:fldChar w:fldCharType="begin"/>
      </w:r>
      <w:r w:rsidR="009277C0">
        <w:rPr>
          <w:lang w:val="en-US"/>
        </w:rPr>
        <w:instrText xml:space="preserve"> ADDIN ZOTERO_ITEM CSL_CITATION {"citationID":"LgqnXFVJ","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9277C0">
        <w:rPr>
          <w:lang w:val="en-US"/>
        </w:rPr>
        <w:fldChar w:fldCharType="separate"/>
      </w:r>
      <w:r w:rsidR="009277C0">
        <w:rPr>
          <w:noProof/>
          <w:lang w:val="en-US"/>
        </w:rPr>
        <w:t>[Nagai et al. 2012]</w:t>
      </w:r>
      <w:r w:rsidR="009277C0">
        <w:rPr>
          <w:lang w:val="en-US"/>
        </w:rPr>
        <w:fldChar w:fldCharType="end"/>
      </w:r>
      <w:r w:rsidR="001B20F3">
        <w:rPr>
          <w:lang w:val="en-US"/>
        </w:rPr>
        <w:t xml:space="preserve">. However, it has been found that these interference avoidance functions do not </w:t>
      </w:r>
      <w:r w:rsidR="009277C0">
        <w:rPr>
          <w:lang w:val="en-US"/>
        </w:rPr>
        <w:t xml:space="preserve">work effectively </w:t>
      </w:r>
      <w:r w:rsidR="009277C0">
        <w:rPr>
          <w:lang w:val="en-US"/>
        </w:rPr>
        <w:fldChar w:fldCharType="begin"/>
      </w:r>
      <w:r w:rsidR="002B7DD7">
        <w:rPr>
          <w:lang w:val="en-US"/>
        </w:rPr>
        <w:instrText xml:space="preserve"> ADDIN ZOTERO_ITEM CSL_CITATION {"citationID":"XfEts5Jc","properties":{"formattedCitation":"[Golmie, Chevrollier, et al. 2003; Chiasserini and Rao 2003]","plainCitation":"[Golmie, Chevrollier, et al. 2003; Chiasserini and Rao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9277C0">
        <w:rPr>
          <w:lang w:val="en-US"/>
        </w:rPr>
        <w:fldChar w:fldCharType="separate"/>
      </w:r>
      <w:r w:rsidR="002B7DD7">
        <w:rPr>
          <w:noProof/>
          <w:lang w:val="en-US"/>
        </w:rPr>
        <w:t>[Golmie, Chevrollier, et al. 2003; Chiasserini and Rao 2003]</w:t>
      </w:r>
      <w:r w:rsidR="009277C0">
        <w:rPr>
          <w:lang w:val="en-US"/>
        </w:rPr>
        <w:fldChar w:fldCharType="end"/>
      </w:r>
      <w:r w:rsidR="001B20F3">
        <w:rPr>
          <w:lang w:val="en-US"/>
        </w:rPr>
        <w:t>.</w:t>
      </w:r>
    </w:p>
    <w:p w14:paraId="06D7439C" w14:textId="0847343A" w:rsidR="006335BE" w:rsidRDefault="008F7329" w:rsidP="006F2B22">
      <w:pPr>
        <w:rPr>
          <w:lang w:val="en-US"/>
        </w:rPr>
      </w:pPr>
      <w:r>
        <w:rPr>
          <w:lang w:val="en-US"/>
        </w:rPr>
        <w:t xml:space="preserve">The IEEE 802.15.2 standard specifies the use of </w:t>
      </w:r>
      <w:r>
        <w:rPr>
          <w:rFonts w:cs="Times New Roman"/>
          <w:color w:val="auto"/>
          <w:szCs w:val="20"/>
          <w:lang w:val="en-US"/>
        </w:rPr>
        <w:t xml:space="preserve">alternating wireless medium access (AWMA) and packet traffic arbitration (PTA) to reduce interference between the IEEE 802.11 and IEEE 802.15.1 systems </w:t>
      </w:r>
      <w:r>
        <w:rPr>
          <w:rFonts w:cs="Times New Roman"/>
          <w:color w:val="auto"/>
          <w:szCs w:val="20"/>
          <w:lang w:val="en-US"/>
        </w:rPr>
        <w:fldChar w:fldCharType="begin"/>
      </w:r>
      <w:r>
        <w:rPr>
          <w:rFonts w:cs="Times New Roman"/>
          <w:color w:val="auto"/>
          <w:szCs w:val="20"/>
          <w:lang w:val="en-US"/>
        </w:rPr>
        <w:instrText xml:space="preserve"> ADDIN ZOTERO_ITEM CSL_CITATION {"citationID":"QCz9OeZg","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Pr>
          <w:rFonts w:cs="Times New Roman"/>
          <w:color w:val="auto"/>
          <w:szCs w:val="20"/>
          <w:lang w:val="en-US"/>
        </w:rPr>
        <w:fldChar w:fldCharType="separate"/>
      </w:r>
      <w:r>
        <w:rPr>
          <w:rFonts w:cs="Times New Roman"/>
          <w:noProof/>
          <w:color w:val="auto"/>
          <w:szCs w:val="20"/>
          <w:lang w:val="en-US"/>
        </w:rPr>
        <w:t>[IEEE 802.15.2 2003]</w:t>
      </w:r>
      <w:r>
        <w:rPr>
          <w:rFonts w:cs="Times New Roman"/>
          <w:color w:val="auto"/>
          <w:szCs w:val="20"/>
          <w:lang w:val="en-US"/>
        </w:rPr>
        <w:fldChar w:fldCharType="end"/>
      </w:r>
      <w:r>
        <w:rPr>
          <w:rFonts w:cs="Times New Roman"/>
          <w:color w:val="auto"/>
          <w:szCs w:val="20"/>
          <w:lang w:val="en-US"/>
        </w:rPr>
        <w:t xml:space="preserve">. </w:t>
      </w:r>
      <w:r w:rsidR="006335BE">
        <w:rPr>
          <w:lang w:val="en-US"/>
        </w:rPr>
        <w:t>Many</w:t>
      </w:r>
      <w:r w:rsidR="004C19D7">
        <w:rPr>
          <w:lang w:val="en-US"/>
        </w:rPr>
        <w:t xml:space="preserve"> other</w:t>
      </w:r>
      <w:r w:rsidR="006335BE">
        <w:rPr>
          <w:lang w:val="en-US"/>
        </w:rPr>
        <w:t xml:space="preserve"> interference reduction techniques have been suggested such as Li’s </w:t>
      </w:r>
      <w:r w:rsidR="006335BE">
        <w:rPr>
          <w:lang w:val="en-US"/>
        </w:rPr>
        <w:fldChar w:fldCharType="begin"/>
      </w:r>
      <w:r w:rsidR="006335BE">
        <w:rPr>
          <w:lang w:val="en-US"/>
        </w:rPr>
        <w:instrText xml:space="preserve"> ADDIN ZOTERO_ITEM CSL_CITATION {"citationID":"vMYs8fD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6335BE">
        <w:rPr>
          <w:lang w:val="en-US"/>
        </w:rPr>
        <w:fldChar w:fldCharType="separate"/>
      </w:r>
      <w:r w:rsidR="006335BE">
        <w:rPr>
          <w:noProof/>
          <w:lang w:val="en-US"/>
        </w:rPr>
        <w:t>[2007]</w:t>
      </w:r>
      <w:r w:rsidR="006335BE">
        <w:rPr>
          <w:lang w:val="en-US"/>
        </w:rPr>
        <w:fldChar w:fldCharType="end"/>
      </w:r>
      <w:r w:rsidR="006335BE">
        <w:rPr>
          <w:lang w:val="en-US"/>
        </w:rPr>
        <w:t xml:space="preserve"> dual channel transmission technique</w:t>
      </w:r>
      <w:r w:rsidR="00EB28AA">
        <w:rPr>
          <w:lang w:val="en-US"/>
        </w:rPr>
        <w:t xml:space="preserve"> (DCT), </w:t>
      </w:r>
      <w:r w:rsidR="006335BE">
        <w:rPr>
          <w:lang w:val="en-US"/>
        </w:rPr>
        <w:t xml:space="preserve"> </w:t>
      </w:r>
      <w:r w:rsidR="00FE0275">
        <w:rPr>
          <w:lang w:val="en-US"/>
        </w:rPr>
        <w:t xml:space="preserve">using </w:t>
      </w:r>
      <w:r w:rsidR="002C6604">
        <w:rPr>
          <w:lang w:val="en-US"/>
        </w:rPr>
        <w:t xml:space="preserve">a </w:t>
      </w:r>
      <w:r w:rsidR="0078691F">
        <w:rPr>
          <w:lang w:val="en-US"/>
        </w:rPr>
        <w:t>Bluetooth interference aware</w:t>
      </w:r>
      <w:r w:rsidR="00C26E03">
        <w:rPr>
          <w:lang w:val="en-US"/>
        </w:rPr>
        <w:t xml:space="preserve"> scheduling</w:t>
      </w:r>
      <w:r w:rsidR="0078691F">
        <w:rPr>
          <w:lang w:val="en-US"/>
        </w:rPr>
        <w:t xml:space="preserve"> </w:t>
      </w:r>
      <w:r w:rsidR="002C6604">
        <w:rPr>
          <w:lang w:val="en-US"/>
        </w:rPr>
        <w:t xml:space="preserve">(BIAS) </w:t>
      </w:r>
      <w:r w:rsidR="00C26E03">
        <w:rPr>
          <w:lang w:val="en-US"/>
        </w:rPr>
        <w:t xml:space="preserve">strategy </w:t>
      </w:r>
      <w:r w:rsidR="002C6604">
        <w:rPr>
          <w:lang w:val="en-US"/>
        </w:rPr>
        <w:t>or adaptive frequency hopping (AFH)</w:t>
      </w:r>
      <w:r w:rsidR="00C26E03">
        <w:rPr>
          <w:lang w:val="en-US"/>
        </w:rPr>
        <w:t xml:space="preserve"> mechanism both </w:t>
      </w:r>
      <w:r w:rsidR="002C6604">
        <w:rPr>
          <w:lang w:val="en-US"/>
        </w:rPr>
        <w:t xml:space="preserve">suggested by </w:t>
      </w:r>
      <w:r w:rsidR="002C6604">
        <w:rPr>
          <w:noProof/>
          <w:lang w:val="en-US"/>
        </w:rPr>
        <w:t>Golmie et al</w:t>
      </w:r>
      <w:r w:rsidR="002C6604">
        <w:rPr>
          <w:lang w:val="en-US"/>
        </w:rPr>
        <w:t xml:space="preserve"> </w:t>
      </w:r>
      <w:r w:rsidR="002C6604">
        <w:rPr>
          <w:lang w:val="en-US"/>
        </w:rPr>
        <w:fldChar w:fldCharType="begin"/>
      </w:r>
      <w:r w:rsidR="002B7DD7">
        <w:rPr>
          <w:lang w:val="en-US"/>
        </w:rPr>
        <w:instrText xml:space="preserve"> ADDIN ZOTERO_ITEM CSL_CITATION {"citationID":"sugzMZrY","properties":{"formattedCitation":"[Golmie et al. 2003]","plainCitation":"[Golmie et al. 2003]","dontUpdate":true},"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C6604">
        <w:rPr>
          <w:lang w:val="en-US"/>
        </w:rPr>
        <w:fldChar w:fldCharType="separate"/>
      </w:r>
      <w:r w:rsidR="002C6604">
        <w:rPr>
          <w:noProof/>
          <w:lang w:val="en-US"/>
        </w:rPr>
        <w:t>[2003]</w:t>
      </w:r>
      <w:r w:rsidR="002C6604">
        <w:rPr>
          <w:lang w:val="en-US"/>
        </w:rPr>
        <w:fldChar w:fldCharType="end"/>
      </w:r>
      <w:r w:rsidR="002C6604">
        <w:rPr>
          <w:lang w:val="en-US"/>
        </w:rPr>
        <w:t>,</w:t>
      </w:r>
      <w:r w:rsidR="006F2B22">
        <w:rPr>
          <w:lang w:val="en-US"/>
        </w:rPr>
        <w:t xml:space="preserve"> </w:t>
      </w:r>
      <w:r w:rsidR="006F2B22">
        <w:rPr>
          <w:noProof/>
          <w:lang w:val="en-US"/>
        </w:rPr>
        <w:t>Chiasserini and Rao’s</w:t>
      </w:r>
      <w:r w:rsidR="002C6604">
        <w:rPr>
          <w:lang w:val="en-US"/>
        </w:rPr>
        <w:t xml:space="preserve"> </w:t>
      </w:r>
      <w:r w:rsidR="006F2B22">
        <w:rPr>
          <w:lang w:val="en-US"/>
        </w:rPr>
        <w:fldChar w:fldCharType="begin"/>
      </w:r>
      <w:r w:rsidR="006F2B22">
        <w:rPr>
          <w:lang w:val="en-US"/>
        </w:rPr>
        <w:instrText xml:space="preserve"> ADDIN ZOTERO_ITEM CSL_CITATION {"citationID":"GdspoMhE","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F2B22">
        <w:rPr>
          <w:lang w:val="en-US"/>
        </w:rPr>
        <w:fldChar w:fldCharType="separate"/>
      </w:r>
      <w:r w:rsidR="006F2B22">
        <w:rPr>
          <w:noProof/>
          <w:lang w:val="en-US"/>
        </w:rPr>
        <w:t>[2003]</w:t>
      </w:r>
      <w:r w:rsidR="006F2B22">
        <w:rPr>
          <w:lang w:val="en-US"/>
        </w:rPr>
        <w:fldChar w:fldCharType="end"/>
      </w:r>
      <w:r w:rsidR="006F2B22">
        <w:rPr>
          <w:lang w:val="en-US"/>
        </w:rPr>
        <w:t xml:space="preserve"> overlap avoidance schemes (OLA), and</w:t>
      </w:r>
      <w:r w:rsidR="00AE1ABA">
        <w:rPr>
          <w:lang w:val="en-US"/>
        </w:rPr>
        <w:t xml:space="preserve"> cooperative channel segmentation (CSS) as suggested by </w:t>
      </w:r>
      <w:r w:rsidR="00AE1ABA">
        <w:rPr>
          <w:lang w:val="en-US"/>
        </w:rPr>
        <w:fldChar w:fldCharType="begin"/>
      </w:r>
      <w:r w:rsidR="00AE1ABA">
        <w:rPr>
          <w:lang w:val="en-US"/>
        </w:rPr>
        <w:instrText xml:space="preserve"> ADDIN ZOTERO_ITEM CSL_CITATION {"citationID":"5yz4j4V5","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AE1ABA">
        <w:rPr>
          <w:lang w:val="en-US"/>
        </w:rPr>
        <w:fldChar w:fldCharType="separate"/>
      </w:r>
      <w:r w:rsidR="00AE1ABA">
        <w:rPr>
          <w:noProof/>
          <w:lang w:val="en-US"/>
        </w:rPr>
        <w:t>[Nagai et al. 2012]</w:t>
      </w:r>
      <w:r w:rsidR="00AE1ABA">
        <w:rPr>
          <w:lang w:val="en-US"/>
        </w:rPr>
        <w:fldChar w:fldCharType="end"/>
      </w:r>
      <w:r w:rsidR="002B7DD7">
        <w:rPr>
          <w:lang w:val="en-US"/>
        </w:rPr>
        <w:t xml:space="preserve">. </w:t>
      </w:r>
      <w:r w:rsidR="002B7DD7">
        <w:rPr>
          <w:noProof/>
          <w:lang w:val="en-US"/>
        </w:rPr>
        <w:t xml:space="preserve">Golmie, Van Dyck, et al. </w:t>
      </w:r>
      <w:r w:rsidR="002B7DD7">
        <w:rPr>
          <w:lang w:val="en-US"/>
        </w:rPr>
        <w:fldChar w:fldCharType="begin"/>
      </w:r>
      <w:r w:rsidR="002B7DD7">
        <w:rPr>
          <w:lang w:val="en-US"/>
        </w:rPr>
        <w:instrText xml:space="preserve"> ADDIN ZOTERO_ITEM CSL_CITATION {"citationID":"lZGLsTZA","properties":{"formattedCitation":"[Golmie, Van Dyck, et al. 2003]","plainCitation":"[Golmie, Van Dyck, et al. 2003]"},"citationItems":[{"id":136,"uris":["http://zotero.org/users/local/tVEw5gbi/items/6TWMPA5U"],"uri":["http://zotero.org/users/local/tVEw5gbi/items/6TWMPA5U"],"itemData":{"id":136,"type":"article-journal","title":"Interference Evaluation of Bluetooth and IEEE 802.11B Systems","container-title":"Wirel. Netw.","page":"201–211","volume":"9","issue":"3","source":"ACM Digital Library","abstract":"The emergence of several radio technologies, such as Bluetooth and IEEE 802.11, operating in the 2.4 GHz unlicensed ISM frequency band, may lead to signal interference and result in significant performance degradation when devices are colocated in the same environment. The main goal of this paper is to evaluate the effect of mutual interference on the performance of Bluetooth and IEEE 802.11b systems. We develop a simulation framework for modeling interference based on detailed MAC and PHY models. First, we use a simple simulation scenario to highlight the effects of parameters, such as transmission power, offered load, and traffic type. We then turn to more complex scenarios involving multiple Bluetooth piconets and WLAN devices.","DOI":"10.1023/A:1022821110023","ISSN":"1022-0038","author":[{"family":"Golmie","given":"N."},{"family":"Van Dyck","given":"R. E."},{"family":"Soltanian","given":"A."},{"family":"Tonnerre","given":"A."},{"family":"Rébala","given":"O."}],"issued":{"date-parts":[["2003",5]]}}}],"schema":"https://github.com/citation-style-language/schema/raw/master/csl-citation.json"} </w:instrText>
      </w:r>
      <w:r w:rsidR="002B7DD7">
        <w:rPr>
          <w:lang w:val="en-US"/>
        </w:rPr>
        <w:fldChar w:fldCharType="separate"/>
      </w:r>
      <w:r w:rsidR="002B7DD7">
        <w:rPr>
          <w:noProof/>
          <w:lang w:val="en-US"/>
        </w:rPr>
        <w:t>[2003]</w:t>
      </w:r>
      <w:r w:rsidR="002B7DD7">
        <w:rPr>
          <w:lang w:val="en-US"/>
        </w:rPr>
        <w:fldChar w:fldCharType="end"/>
      </w:r>
      <w:r w:rsidR="002B7DD7">
        <w:rPr>
          <w:lang w:val="en-US"/>
        </w:rPr>
        <w:t xml:space="preserve"> also suggest</w:t>
      </w:r>
      <w:r w:rsidR="001B162F">
        <w:rPr>
          <w:lang w:val="en-US"/>
        </w:rPr>
        <w:t xml:space="preserve">ed that limiting </w:t>
      </w:r>
      <w:r w:rsidR="002B7DD7">
        <w:rPr>
          <w:lang w:val="en-US"/>
        </w:rPr>
        <w:t xml:space="preserve">the </w:t>
      </w:r>
      <w:r w:rsidR="001B162F">
        <w:rPr>
          <w:lang w:val="en-US"/>
        </w:rPr>
        <w:t>WLAN power may reduce the interference in Bluetooth systems.</w:t>
      </w:r>
    </w:p>
    <w:p w14:paraId="3503858E" w14:textId="1A74DD7B" w:rsidR="008631D7" w:rsidRPr="004C2E5C" w:rsidRDefault="00091D4F" w:rsidP="004C2E5C">
      <w:r w:rsidRPr="0007006A">
        <w:rPr>
          <w:lang w:val="en-US"/>
        </w:rPr>
        <w:t>In AWMA, the</w:t>
      </w:r>
      <w:r w:rsidR="00D168E7" w:rsidRPr="0007006A">
        <w:rPr>
          <w:lang w:val="en-US"/>
        </w:rPr>
        <w:t xml:space="preserve"> WLAN </w:t>
      </w:r>
      <w:r w:rsidRPr="0007006A">
        <w:rPr>
          <w:lang w:val="en-US"/>
        </w:rPr>
        <w:t>and</w:t>
      </w:r>
      <w:r w:rsidR="00D168E7" w:rsidRPr="0007006A">
        <w:rPr>
          <w:lang w:val="en-US"/>
        </w:rPr>
        <w:t xml:space="preserve"> WPAN radio</w:t>
      </w:r>
      <w:r w:rsidRPr="0007006A">
        <w:rPr>
          <w:lang w:val="en-US"/>
        </w:rPr>
        <w:t>s</w:t>
      </w:r>
      <w:r w:rsidR="00D168E7" w:rsidRPr="0007006A">
        <w:rPr>
          <w:lang w:val="en-US"/>
        </w:rPr>
        <w:t xml:space="preserve"> are </w:t>
      </w:r>
      <w:r w:rsidRPr="0007006A">
        <w:rPr>
          <w:lang w:val="en-US"/>
        </w:rPr>
        <w:t xml:space="preserve">located </w:t>
      </w:r>
      <w:r w:rsidR="0009628A" w:rsidRPr="0007006A">
        <w:rPr>
          <w:lang w:val="en-US"/>
        </w:rPr>
        <w:t>with</w:t>
      </w:r>
      <w:r w:rsidRPr="0007006A">
        <w:rPr>
          <w:lang w:val="en-US"/>
        </w:rPr>
        <w:t xml:space="preserve">in the same physical unit, and thus </w:t>
      </w:r>
      <w:r w:rsidR="00D168E7" w:rsidRPr="0007006A">
        <w:rPr>
          <w:lang w:val="en-US"/>
        </w:rPr>
        <w:t xml:space="preserve">a wired connection between the </w:t>
      </w:r>
      <w:r w:rsidRPr="0007006A">
        <w:rPr>
          <w:lang w:val="en-US"/>
        </w:rPr>
        <w:t>two radios</w:t>
      </w:r>
      <w:r w:rsidR="0009628A" w:rsidRPr="0007006A">
        <w:rPr>
          <w:lang w:val="en-US"/>
        </w:rPr>
        <w:t xml:space="preserve"> exists</w:t>
      </w:r>
      <w:r w:rsidR="00D168E7" w:rsidRPr="0007006A">
        <w:rPr>
          <w:lang w:val="en-US"/>
        </w:rPr>
        <w:t>.</w:t>
      </w:r>
      <w:r w:rsidR="003346B5" w:rsidRPr="0007006A">
        <w:rPr>
          <w:lang w:val="en-US"/>
        </w:rPr>
        <w:t xml:space="preserve"> </w:t>
      </w:r>
      <w:r w:rsidR="008821FB" w:rsidRPr="0007006A">
        <w:rPr>
          <w:rFonts w:cs="Times New Roman"/>
          <w:szCs w:val="20"/>
          <w:lang w:val="en-US"/>
        </w:rPr>
        <w:t>All WLAN devices connected to the same access point (AP)</w:t>
      </w:r>
      <w:r w:rsidR="003346B5" w:rsidRPr="0007006A">
        <w:rPr>
          <w:rFonts w:cs="Times New Roman"/>
          <w:szCs w:val="20"/>
          <w:lang w:val="en-US"/>
        </w:rPr>
        <w:t xml:space="preserve"> </w:t>
      </w:r>
      <w:r w:rsidR="008821FB" w:rsidRPr="0007006A">
        <w:rPr>
          <w:rFonts w:cs="Times New Roman"/>
          <w:szCs w:val="20"/>
          <w:lang w:val="en-US"/>
        </w:rPr>
        <w:t>share a</w:t>
      </w:r>
      <w:r w:rsidR="003346B5" w:rsidRPr="0007006A">
        <w:rPr>
          <w:rFonts w:cs="Times New Roman"/>
          <w:szCs w:val="20"/>
          <w:lang w:val="en-US"/>
        </w:rPr>
        <w:t xml:space="preserve"> clock</w:t>
      </w:r>
      <w:r w:rsidR="008821FB" w:rsidRPr="0007006A">
        <w:rPr>
          <w:rFonts w:cs="Times New Roman"/>
          <w:szCs w:val="20"/>
          <w:lang w:val="en-US"/>
        </w:rPr>
        <w:t xml:space="preserve">. </w:t>
      </w:r>
      <w:r w:rsidR="003877F5" w:rsidRPr="0007006A">
        <w:rPr>
          <w:rFonts w:cs="Times New Roman"/>
          <w:szCs w:val="20"/>
          <w:lang w:val="en-US"/>
        </w:rPr>
        <w:t>As the WLAN and WPAN radios are physically connected they are able to share this clock. T</w:t>
      </w:r>
      <w:r w:rsidR="008821FB" w:rsidRPr="0007006A">
        <w:rPr>
          <w:rFonts w:cs="Times New Roman"/>
          <w:szCs w:val="20"/>
          <w:lang w:val="en-US"/>
        </w:rPr>
        <w:t xml:space="preserve">he AWMA mechanism </w:t>
      </w:r>
      <w:proofErr w:type="spellStart"/>
      <w:r w:rsidR="0009628A" w:rsidRPr="0007006A">
        <w:rPr>
          <w:rFonts w:cs="Times New Roman"/>
          <w:szCs w:val="20"/>
          <w:lang w:val="en-US"/>
        </w:rPr>
        <w:t>utilis</w:t>
      </w:r>
      <w:r w:rsidR="008821FB" w:rsidRPr="0007006A">
        <w:rPr>
          <w:rFonts w:cs="Times New Roman"/>
          <w:szCs w:val="20"/>
          <w:lang w:val="en-US"/>
        </w:rPr>
        <w:t>es</w:t>
      </w:r>
      <w:proofErr w:type="spellEnd"/>
      <w:r w:rsidR="008821FB" w:rsidRPr="0007006A">
        <w:rPr>
          <w:rFonts w:cs="Times New Roman"/>
          <w:szCs w:val="20"/>
          <w:lang w:val="en-US"/>
        </w:rPr>
        <w:t xml:space="preserve"> this so all </w:t>
      </w:r>
      <w:r w:rsidR="003346B5" w:rsidRPr="0007006A">
        <w:rPr>
          <w:rFonts w:cs="Times New Roman"/>
          <w:szCs w:val="20"/>
          <w:lang w:val="en-US"/>
        </w:rPr>
        <w:t>WLAN-enable</w:t>
      </w:r>
      <w:r w:rsidR="008821FB" w:rsidRPr="0007006A">
        <w:rPr>
          <w:rFonts w:cs="Times New Roman"/>
          <w:szCs w:val="20"/>
          <w:lang w:val="en-US"/>
        </w:rPr>
        <w:t>d</w:t>
      </w:r>
      <w:r w:rsidR="003346B5" w:rsidRPr="0007006A">
        <w:rPr>
          <w:rFonts w:cs="Times New Roman"/>
          <w:szCs w:val="20"/>
          <w:lang w:val="en-US"/>
        </w:rPr>
        <w:t xml:space="preserve"> devices</w:t>
      </w:r>
      <w:r w:rsidR="008821FB" w:rsidRPr="0007006A">
        <w:rPr>
          <w:rFonts w:cs="Times New Roman"/>
          <w:szCs w:val="20"/>
          <w:lang w:val="en-US"/>
        </w:rPr>
        <w:t xml:space="preserve"> connected to the same AP</w:t>
      </w:r>
      <w:r w:rsidR="003346B5" w:rsidRPr="0007006A">
        <w:rPr>
          <w:rFonts w:cs="Times New Roman"/>
          <w:szCs w:val="20"/>
          <w:lang w:val="en-US"/>
        </w:rPr>
        <w:t xml:space="preserve">, </w:t>
      </w:r>
      <w:r w:rsidR="008821FB" w:rsidRPr="0007006A">
        <w:rPr>
          <w:rFonts w:cs="Times New Roman"/>
          <w:szCs w:val="20"/>
          <w:lang w:val="en-US"/>
        </w:rPr>
        <w:t xml:space="preserve">have the same </w:t>
      </w:r>
      <w:r w:rsidR="003346B5" w:rsidRPr="0007006A">
        <w:rPr>
          <w:rFonts w:cs="Times New Roman"/>
          <w:szCs w:val="20"/>
          <w:lang w:val="en-US"/>
        </w:rPr>
        <w:t>common WLAN and WPAN time intervals.</w:t>
      </w:r>
      <w:r w:rsidR="003D5117" w:rsidRPr="0007006A">
        <w:rPr>
          <w:rFonts w:cs="Times New Roman"/>
          <w:szCs w:val="20"/>
          <w:lang w:val="en-US"/>
        </w:rPr>
        <w:t xml:space="preserve"> </w:t>
      </w:r>
      <w:r w:rsidR="0009628A" w:rsidRPr="0007006A">
        <w:rPr>
          <w:rFonts w:cs="Times New Roman"/>
          <w:szCs w:val="20"/>
          <w:lang w:val="en-US"/>
        </w:rPr>
        <w:t xml:space="preserve">This </w:t>
      </w:r>
      <w:r w:rsidR="00586488" w:rsidRPr="0007006A">
        <w:rPr>
          <w:rFonts w:cs="Times New Roman"/>
          <w:szCs w:val="20"/>
          <w:lang w:val="en-US"/>
        </w:rPr>
        <w:t>lets</w:t>
      </w:r>
      <w:r w:rsidR="0009628A" w:rsidRPr="0007006A">
        <w:rPr>
          <w:rFonts w:cs="Times New Roman"/>
          <w:szCs w:val="20"/>
          <w:lang w:val="en-US"/>
        </w:rPr>
        <w:t xml:space="preserve"> </w:t>
      </w:r>
      <w:r w:rsidR="0062341F" w:rsidRPr="0007006A">
        <w:rPr>
          <w:rFonts w:cs="Times New Roman"/>
          <w:szCs w:val="20"/>
          <w:lang w:val="en-US"/>
        </w:rPr>
        <w:t>the devices</w:t>
      </w:r>
      <w:r w:rsidR="0009628A" w:rsidRPr="0007006A">
        <w:rPr>
          <w:rFonts w:cs="Times New Roman"/>
          <w:szCs w:val="20"/>
          <w:lang w:val="en-US"/>
        </w:rPr>
        <w:t xml:space="preserve"> restrict their WLAN and WPAN traffic to non-overlapping time intervals, resulting in zero WLAN/WPAN interference between the</w:t>
      </w:r>
      <w:r w:rsidR="00586488" w:rsidRPr="0007006A">
        <w:rPr>
          <w:rFonts w:cs="Times New Roman"/>
          <w:szCs w:val="20"/>
          <w:lang w:val="en-US"/>
        </w:rPr>
        <w:t xml:space="preserve">m </w:t>
      </w:r>
      <w:r w:rsidR="00586488" w:rsidRPr="0007006A">
        <w:rPr>
          <w:rFonts w:cs="Times New Roman"/>
          <w:szCs w:val="20"/>
          <w:lang w:val="en-US"/>
        </w:rPr>
        <w:fldChar w:fldCharType="begin"/>
      </w:r>
      <w:r w:rsidR="00586488" w:rsidRPr="0007006A">
        <w:rPr>
          <w:rFonts w:cs="Times New Roman"/>
          <w:szCs w:val="20"/>
          <w:lang w:val="en-US"/>
        </w:rPr>
        <w:instrText xml:space="preserve"> ADDIN ZOTERO_ITEM CSL_CITATION {"citationID":"iJaNVxjU","properties":{"formattedCitation":"[IEEE 802.15.2 2003]","plainCitation":"[IEEE 802.15.2 2003]"},"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schema":"https://github.com/citation-style-language/schema/raw/master/csl-citation.json"} </w:instrText>
      </w:r>
      <w:r w:rsidR="00586488" w:rsidRPr="0007006A">
        <w:rPr>
          <w:rFonts w:cs="Times New Roman"/>
          <w:szCs w:val="20"/>
          <w:lang w:val="en-US"/>
        </w:rPr>
        <w:fldChar w:fldCharType="separate"/>
      </w:r>
      <w:r w:rsidR="00586488" w:rsidRPr="0007006A">
        <w:rPr>
          <w:rFonts w:cs="Times New Roman"/>
          <w:noProof/>
          <w:szCs w:val="20"/>
          <w:lang w:val="en-US"/>
        </w:rPr>
        <w:t>[IEEE 802.15.2 2003]</w:t>
      </w:r>
      <w:r w:rsidR="00586488" w:rsidRPr="0007006A">
        <w:rPr>
          <w:rFonts w:cs="Times New Roman"/>
          <w:szCs w:val="20"/>
          <w:lang w:val="en-US"/>
        </w:rPr>
        <w:fldChar w:fldCharType="end"/>
      </w:r>
      <w:r w:rsidR="0009628A" w:rsidRPr="0007006A">
        <w:rPr>
          <w:rFonts w:cs="Times New Roman"/>
          <w:szCs w:val="20"/>
          <w:lang w:val="en-US"/>
        </w:rPr>
        <w:t>.</w:t>
      </w:r>
      <w:r w:rsidR="00A02ED5" w:rsidRPr="0007006A">
        <w:rPr>
          <w:rFonts w:cs="Times New Roman"/>
          <w:szCs w:val="20"/>
          <w:lang w:val="en-US"/>
        </w:rPr>
        <w:t xml:space="preserve"> </w:t>
      </w:r>
      <w:proofErr w:type="gramStart"/>
      <w:r w:rsidR="004C2E5C" w:rsidRPr="004C2E5C">
        <w:t>A major limitations</w:t>
      </w:r>
      <w:proofErr w:type="gramEnd"/>
      <w:r w:rsidR="004C2E5C" w:rsidRPr="004C2E5C">
        <w:t xml:space="preserve"> of</w:t>
      </w:r>
      <w:r w:rsidR="00F46C1B" w:rsidRPr="004C2E5C">
        <w:t xml:space="preserve"> this technique is that it does not reduce interference when multiple AP</w:t>
      </w:r>
      <w:r w:rsidR="0007006A" w:rsidRPr="004C2E5C">
        <w:t>s</w:t>
      </w:r>
      <w:r w:rsidR="00F46C1B" w:rsidRPr="004C2E5C">
        <w:t xml:space="preserve"> are </w:t>
      </w:r>
      <w:r w:rsidR="00F46C1B" w:rsidRPr="004C2E5C">
        <w:lastRenderedPageBreak/>
        <w:t xml:space="preserve">present, </w:t>
      </w:r>
      <w:r w:rsidR="00BD590D" w:rsidRPr="004C2E5C">
        <w:t>or</w:t>
      </w:r>
      <w:r w:rsidR="00F46C1B" w:rsidRPr="004C2E5C">
        <w:t xml:space="preserve"> when </w:t>
      </w:r>
      <w:r w:rsidR="0007006A" w:rsidRPr="004C2E5C">
        <w:t xml:space="preserve">a </w:t>
      </w:r>
      <w:r w:rsidR="00F46C1B" w:rsidRPr="004C2E5C">
        <w:t>WPAN device is</w:t>
      </w:r>
      <w:r w:rsidR="00BD590D" w:rsidRPr="004C2E5C">
        <w:t xml:space="preserve"> no</w:t>
      </w:r>
      <w:r w:rsidR="00F46C1B" w:rsidRPr="004C2E5C">
        <w:t>t synchronised to a</w:t>
      </w:r>
      <w:r w:rsidR="0007006A" w:rsidRPr="004C2E5C">
        <w:t>n interfering</w:t>
      </w:r>
      <w:r w:rsidR="00F46C1B" w:rsidRPr="004C2E5C">
        <w:t xml:space="preserve"> WLAN AP.</w:t>
      </w:r>
      <w:r w:rsidR="00A43FBD" w:rsidRPr="004C2E5C">
        <w:t xml:space="preserve"> </w:t>
      </w:r>
      <w:r w:rsidR="004C2E5C" w:rsidRPr="004C2E5C">
        <w:t xml:space="preserve">Another problem with this approach is the increased network latency </w:t>
      </w:r>
      <w:r w:rsidR="004C2E5C" w:rsidRPr="004C2E5C">
        <w:fldChar w:fldCharType="begin"/>
      </w:r>
      <w:r w:rsidR="004C2E5C" w:rsidRPr="004C2E5C">
        <w:instrText xml:space="preserve"> ADDIN ZOTERO_ITEM CSL_CITATION {"citationID":"eYondFSg","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4C2E5C" w:rsidRPr="004C2E5C">
        <w:fldChar w:fldCharType="separate"/>
      </w:r>
      <w:r w:rsidR="004C2E5C" w:rsidRPr="004C2E5C">
        <w:t>[Li 2007]</w:t>
      </w:r>
      <w:r w:rsidR="004C2E5C" w:rsidRPr="004C2E5C">
        <w:fldChar w:fldCharType="end"/>
      </w:r>
      <w:r w:rsidR="004C2E5C" w:rsidRPr="004C2E5C">
        <w:t xml:space="preserve">. </w:t>
      </w:r>
      <w:proofErr w:type="spellStart"/>
      <w:r w:rsidR="00A43FBD" w:rsidRPr="004C2E5C">
        <w:t>Chiasserini</w:t>
      </w:r>
      <w:proofErr w:type="spellEnd"/>
      <w:r w:rsidR="00A43FBD" w:rsidRPr="004C2E5C">
        <w:t xml:space="preserve"> and Rao </w:t>
      </w:r>
      <w:r w:rsidR="00A43FBD" w:rsidRPr="004C2E5C">
        <w:fldChar w:fldCharType="begin"/>
      </w:r>
      <w:r w:rsidR="00A43FBD" w:rsidRPr="004C2E5C">
        <w:instrText xml:space="preserve"> ADDIN ZOTERO_ITEM CSL_CITATION {"citationID":"3gbfamwD","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A43FBD" w:rsidRPr="004C2E5C">
        <w:fldChar w:fldCharType="separate"/>
      </w:r>
      <w:r w:rsidR="00A43FBD" w:rsidRPr="004C2E5C">
        <w:t>[2003]</w:t>
      </w:r>
      <w:r w:rsidR="00A43FBD" w:rsidRPr="004C2E5C">
        <w:fldChar w:fldCharType="end"/>
      </w:r>
      <w:r w:rsidR="00F46C1B" w:rsidRPr="004C2E5C">
        <w:t xml:space="preserve"> </w:t>
      </w:r>
      <w:r w:rsidR="004C2E5C" w:rsidRPr="004C2E5C">
        <w:t xml:space="preserve">also </w:t>
      </w:r>
      <w:r w:rsidR="00A43FBD" w:rsidRPr="004C2E5C">
        <w:t>found the systems throughput decreases significantly as the number of devices operating in the unsilenced band increases.</w:t>
      </w:r>
      <w:r w:rsidR="00C16345" w:rsidRPr="004C2E5C">
        <w:t xml:space="preserve"> </w:t>
      </w:r>
      <w:r w:rsidR="00EA6C4A" w:rsidRPr="004C2E5C">
        <mc:AlternateContent>
          <mc:Choice Requires="wps">
            <w:drawing>
              <wp:anchor distT="0" distB="0" distL="114300" distR="114300" simplePos="0" relativeHeight="251660288" behindDoc="0" locked="0" layoutInCell="1" allowOverlap="1" wp14:anchorId="47527E11" wp14:editId="263194B9">
                <wp:simplePos x="0" y="0"/>
                <wp:positionH relativeFrom="column">
                  <wp:posOffset>3460115</wp:posOffset>
                </wp:positionH>
                <wp:positionV relativeFrom="paragraph">
                  <wp:posOffset>896620</wp:posOffset>
                </wp:positionV>
                <wp:extent cx="2854325" cy="228600"/>
                <wp:effectExtent l="0" t="0" r="0" b="0"/>
                <wp:wrapTight wrapText="bothSides">
                  <wp:wrapPolygon edited="0">
                    <wp:start x="192" y="0"/>
                    <wp:lineTo x="192" y="19200"/>
                    <wp:lineTo x="21143" y="19200"/>
                    <wp:lineTo x="21143" y="0"/>
                    <wp:lineTo x="192" y="0"/>
                  </wp:wrapPolygon>
                </wp:wrapTight>
                <wp:docPr id="6" name="Text Box 6"/>
                <wp:cNvGraphicFramePr/>
                <a:graphic xmlns:a="http://schemas.openxmlformats.org/drawingml/2006/main">
                  <a:graphicData uri="http://schemas.microsoft.com/office/word/2010/wordprocessingShape">
                    <wps:wsp>
                      <wps:cNvSpPr txBox="1"/>
                      <wps:spPr>
                        <a:xfrm>
                          <a:off x="0" y="0"/>
                          <a:ext cx="2854325"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3495378" w14:textId="5AF7CEE2" w:rsidR="00EA6C4A" w:rsidRDefault="00EA6C4A" w:rsidP="00D549DA">
                            <w:pPr>
                              <w:pStyle w:val="Normalfirst"/>
                            </w:pPr>
                            <w:r>
                              <w:t>Figure 3. Example of OLA transmission</w:t>
                            </w:r>
                            <w:r w:rsidR="00D549DA">
                              <w:t xml:space="preserve"> [Li 2007]</w:t>
                            </w:r>
                            <w: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7527E11" id="Text Box 6" o:spid="_x0000_s1027" type="#_x0000_t202" style="position:absolute;left:0;text-align:left;margin-left:272.45pt;margin-top:70.6pt;width:224.75pt;height:18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" filled="f" stroked="f">
                <v:textbox>
                  <w:txbxContent>
                    <w:p w14:paraId="23495378" w14:textId="5AF7CEE2" w:rsidR="00EA6C4A" w:rsidRDefault="00EA6C4A" w:rsidP="00D549DA">
                      <w:pPr>
                        <w:pStyle w:val="Normalfirst"/>
                      </w:pPr>
                      <w:r>
                        <w:t>Figure 3. Example of OLA transmission</w:t>
                      </w:r>
                      <w:r w:rsidR="00D549DA">
                        <w:t xml:space="preserve"> [Li 2007]</w:t>
                      </w:r>
                      <w:r>
                        <w:t>.</w:t>
                      </w:r>
                    </w:p>
                  </w:txbxContent>
                </v:textbox>
                <w10:wrap type="tight"/>
              </v:shape>
            </w:pict>
          </mc:Fallback>
        </mc:AlternateContent>
      </w:r>
      <w:r w:rsidR="00C16345" w:rsidRPr="004C2E5C">
        <w:t xml:space="preserve"> </w:t>
      </w:r>
    </w:p>
    <w:p w14:paraId="7CBC417D" w14:textId="4D4BEB9F" w:rsidR="008631D7" w:rsidRPr="007C6756" w:rsidRDefault="007C6756" w:rsidP="000C4922">
      <w:pPr>
        <w:rPr>
          <w:rFonts w:cs="Times New Roman"/>
          <w:color w:val="FF0000"/>
          <w:szCs w:val="20"/>
          <w:lang w:val="en-US"/>
        </w:rPr>
      </w:pPr>
      <w:r>
        <w:rPr>
          <w:lang w:val="en-US"/>
        </w:rPr>
        <w:t xml:space="preserve">In </w:t>
      </w:r>
      <w:r w:rsidR="00E7094D">
        <w:rPr>
          <w:lang w:val="en-US"/>
        </w:rPr>
        <w:t>the PTA mechanism, a</w:t>
      </w:r>
      <w:r w:rsidR="00613519">
        <w:rPr>
          <w:lang w:val="en-US"/>
        </w:rPr>
        <w:t xml:space="preserve">ll </w:t>
      </w:r>
      <w:r w:rsidR="007B063F" w:rsidRPr="0007006A">
        <w:rPr>
          <w:lang w:val="en-US"/>
        </w:rPr>
        <w:t>attempt</w:t>
      </w:r>
      <w:r w:rsidR="00613519">
        <w:rPr>
          <w:lang w:val="en-US"/>
        </w:rPr>
        <w:t>s</w:t>
      </w:r>
      <w:r w:rsidR="007B063F" w:rsidRPr="0007006A">
        <w:rPr>
          <w:lang w:val="en-US"/>
        </w:rPr>
        <w:t xml:space="preserve"> to transmit by the IEEE</w:t>
      </w:r>
      <w:r w:rsidR="00E7094D">
        <w:rPr>
          <w:lang w:val="en-US"/>
        </w:rPr>
        <w:t xml:space="preserve"> 802.11b or the IEEE 802.15.1 require approval</w:t>
      </w:r>
      <w:r w:rsidR="007B063F" w:rsidRPr="0007006A">
        <w:rPr>
          <w:lang w:val="en-US"/>
        </w:rPr>
        <w:t xml:space="preserve">. </w:t>
      </w:r>
      <w:r w:rsidR="00F75BB9">
        <w:rPr>
          <w:lang w:val="en-US"/>
        </w:rPr>
        <w:t xml:space="preserve">The </w:t>
      </w:r>
      <w:r w:rsidR="0007006A" w:rsidRPr="00BD590D">
        <w:t>PTA</w:t>
      </w:r>
      <w:r w:rsidR="00A70E34" w:rsidRPr="00BD590D">
        <w:t xml:space="preserve"> is able to predict collisions due to its </w:t>
      </w:r>
      <w:r w:rsidR="0007006A" w:rsidRPr="00BD590D">
        <w:t>knowledge of the duration of IEEE 802.11b activity and future IEEE 802.15.1 activity.</w:t>
      </w:r>
      <w:r w:rsidR="0007006A" w:rsidRPr="007C6756">
        <w:rPr>
          <w:rFonts w:cs="Times New Roman"/>
          <w:color w:val="FF0000"/>
          <w:szCs w:val="20"/>
          <w:lang w:val="en-US"/>
        </w:rPr>
        <w:t xml:space="preserve"> </w:t>
      </w:r>
      <w:r w:rsidR="000C4922">
        <w:rPr>
          <w:lang w:val="en-US"/>
        </w:rPr>
        <w:t>A</w:t>
      </w:r>
      <w:r w:rsidR="000C4922" w:rsidRPr="0007006A">
        <w:rPr>
          <w:lang w:val="en-US"/>
        </w:rPr>
        <w:t xml:space="preserve"> transmit request</w:t>
      </w:r>
      <w:r w:rsidR="00BD590D">
        <w:rPr>
          <w:lang w:val="en-US"/>
        </w:rPr>
        <w:t>,</w:t>
      </w:r>
      <w:r w:rsidR="000C4922" w:rsidRPr="0007006A">
        <w:rPr>
          <w:lang w:val="en-US"/>
        </w:rPr>
        <w:t xml:space="preserve"> that would result in </w:t>
      </w:r>
      <w:r w:rsidR="000C4922">
        <w:rPr>
          <w:lang w:val="en-US"/>
        </w:rPr>
        <w:t xml:space="preserve">a </w:t>
      </w:r>
      <w:r w:rsidR="000C4922" w:rsidRPr="0007006A">
        <w:rPr>
          <w:lang w:val="en-US"/>
        </w:rPr>
        <w:t>collision</w:t>
      </w:r>
      <w:r w:rsidR="00BD590D">
        <w:rPr>
          <w:lang w:val="en-US"/>
        </w:rPr>
        <w:t>,</w:t>
      </w:r>
      <w:r w:rsidR="000C4922">
        <w:rPr>
          <w:lang w:val="en-US"/>
        </w:rPr>
        <w:t xml:space="preserve"> may be </w:t>
      </w:r>
      <w:r w:rsidR="000C4922" w:rsidRPr="00BD590D">
        <w:t>rejected</w:t>
      </w:r>
      <w:r w:rsidR="0007006A" w:rsidRPr="00BD590D">
        <w:t xml:space="preserve">, </w:t>
      </w:r>
      <w:r w:rsidR="000C4922" w:rsidRPr="00BD590D">
        <w:t xml:space="preserve">as </w:t>
      </w:r>
      <w:r w:rsidR="0007006A" w:rsidRPr="00BD590D">
        <w:t xml:space="preserve">PTA </w:t>
      </w:r>
      <w:r w:rsidR="000C4922" w:rsidRPr="00BD590D">
        <w:t xml:space="preserve">has rules to </w:t>
      </w:r>
      <w:r w:rsidR="00494BE7" w:rsidRPr="00BD590D">
        <w:t>prioritise</w:t>
      </w:r>
      <w:r w:rsidR="0007006A" w:rsidRPr="00BD590D">
        <w:t xml:space="preserve"> transmissions </w:t>
      </w:r>
      <w:r w:rsidR="000C4922" w:rsidRPr="00BD590D">
        <w:t>depend</w:t>
      </w:r>
      <w:r w:rsidR="00494BE7" w:rsidRPr="00BD590D">
        <w:t>ing</w:t>
      </w:r>
      <w:r w:rsidR="0007006A" w:rsidRPr="00BD590D">
        <w:t xml:space="preserve"> on the </w:t>
      </w:r>
      <w:r w:rsidR="000C4922" w:rsidRPr="00BD590D">
        <w:t xml:space="preserve">packets </w:t>
      </w:r>
      <w:r w:rsidR="0007006A" w:rsidRPr="00BD590D">
        <w:t>p</w:t>
      </w:r>
      <w:r w:rsidR="000C4922" w:rsidRPr="00BD590D">
        <w:t>riority</w:t>
      </w:r>
      <w:r w:rsidR="00494BE7" w:rsidRPr="00BD590D">
        <w:t xml:space="preserve"> </w:t>
      </w:r>
      <w:r w:rsidR="00494BE7" w:rsidRPr="00BD590D">
        <w:fldChar w:fldCharType="begin"/>
      </w:r>
      <w:r w:rsidR="00494BE7" w:rsidRPr="00BD590D">
        <w:instrText xml:space="preserve"> ADDIN ZOTERO_ITEM CSL_CITATION {"citationID":"GSijDB0K","properties":{"formattedCitation":"[IEEE 802.15.2 2003: 2]","plainCitation":"[IEEE 802.15.2 2003: 2]"},"citationItems":[{"id":53,"uris":["http://zotero.org/users/local/tVEw5gbi/items/P8A6AAVJ"],"uri":["http://zotero.org/users/local/tVEw5gbi/items/P8A6AAVJ"],"itemData":{"id":53,"type":"article-journal","title":"IEEE Recommended Practice for Information technology– Local and metropolitan area networks– Specific requirements– Part 15.2: Coexistence of Wireless Personal Area Networks with Other Wireless Devices Operating in Unlicensed Frequency Bands","container-title":"IEEE Std 802.15.2-2003","page":"1-150","source":"IEEE Xplore","abstract":"This recommended practice addresses the issue of coexistence of wireless local area networks and wireless personal area networks. These wireless networks often operate in the same unlicensed band. This recommended practice describes coexistence mechanisms that can be used to facilitate coexistence of wireless local area networks (i.e., IEEE Std 802.11b-1999) and wireless personal area networks (i.e., IEEE Std 802.15.1-2002). The \"IEEE Get Program\" grants public access to view and download individual PDFs of select standards at no charge. Visit http://standards.ieee.org.oala-proxy.surrey.ac.uk/about/get/index.html for details.","DOI":"10.1109/IEEESTD.2003.94386","shortTitle":"IEEE Recommended Practice for Information technology– Local and metropolitan area networks– Specific requirements– Part 15.2","author":[{"family":"IEEE 802.15.2","given":""}],"issued":{"date-parts":[["2003",8]]}},"locator":"2"}],"schema":"https://github.com/citation-style-language/schema/raw/master/csl-citation.json"} </w:instrText>
      </w:r>
      <w:r w:rsidR="00494BE7" w:rsidRPr="00BD590D">
        <w:fldChar w:fldCharType="separate"/>
      </w:r>
      <w:r w:rsidR="00494BE7" w:rsidRPr="00BD590D">
        <w:t>[IEEE 802.15.2 2003]</w:t>
      </w:r>
      <w:r w:rsidR="00494BE7" w:rsidRPr="00BD590D">
        <w:fldChar w:fldCharType="end"/>
      </w:r>
      <w:r w:rsidR="0007006A" w:rsidRPr="00BD590D">
        <w:t>.</w:t>
      </w:r>
      <w:r w:rsidR="00BD590D">
        <w:t xml:space="preserve"> </w:t>
      </w:r>
      <w:r w:rsidR="00BD590D" w:rsidRPr="00BD590D">
        <w:rPr>
          <w:color w:val="FF0000"/>
        </w:rPr>
        <w:t>Drawbacks???</w:t>
      </w:r>
    </w:p>
    <w:p w14:paraId="175BAF1D" w14:textId="64861950" w:rsidR="007F13EC" w:rsidRDefault="00FA60DC" w:rsidP="00BD590D">
      <w:pPr>
        <w:rPr>
          <w:lang w:val="en-US"/>
        </w:rPr>
      </w:pPr>
      <w:r>
        <w:rPr>
          <w:lang w:val="en-US"/>
        </w:rPr>
        <w:t>With</w:t>
      </w:r>
      <w:r w:rsidR="00832E4D" w:rsidRPr="00FA60DC">
        <w:rPr>
          <w:lang w:val="en-US"/>
        </w:rPr>
        <w:t xml:space="preserve"> DCT </w:t>
      </w:r>
      <w:r>
        <w:rPr>
          <w:lang w:val="en-US"/>
        </w:rPr>
        <w:t>simultaneous transmission of</w:t>
      </w:r>
      <w:r w:rsidR="00832E4D" w:rsidRPr="00FA60DC">
        <w:rPr>
          <w:lang w:val="en-US"/>
        </w:rPr>
        <w:t xml:space="preserve"> the same packet </w:t>
      </w:r>
      <w:r>
        <w:rPr>
          <w:lang w:val="en-US"/>
        </w:rPr>
        <w:t xml:space="preserve">occurs </w:t>
      </w:r>
      <w:r w:rsidR="00832E4D" w:rsidRPr="00FA60DC">
        <w:rPr>
          <w:lang w:val="en-US"/>
        </w:rPr>
        <w:t xml:space="preserve">on two </w:t>
      </w:r>
      <w:r w:rsidR="0015189A" w:rsidRPr="00FA60DC">
        <w:rPr>
          <w:lang w:val="en-US"/>
        </w:rPr>
        <w:t>separate</w:t>
      </w:r>
      <w:r w:rsidR="00832E4D" w:rsidRPr="00FA60DC">
        <w:rPr>
          <w:lang w:val="en-US"/>
        </w:rPr>
        <w:t xml:space="preserve"> channels. </w:t>
      </w:r>
      <w:r w:rsidR="005C392C">
        <w:rPr>
          <w:lang w:val="en-US"/>
        </w:rPr>
        <w:t>There is at least a 22MHz separation between the</w:t>
      </w:r>
      <w:r w:rsidR="007D3593" w:rsidRPr="00FA60DC">
        <w:rPr>
          <w:lang w:val="en-US"/>
        </w:rPr>
        <w:t xml:space="preserve"> </w:t>
      </w:r>
      <w:r w:rsidR="00832E4D" w:rsidRPr="00FA60DC">
        <w:rPr>
          <w:lang w:val="en-US"/>
        </w:rPr>
        <w:t>two channels to</w:t>
      </w:r>
      <w:r w:rsidR="005C392C">
        <w:rPr>
          <w:lang w:val="en-US"/>
        </w:rPr>
        <w:t xml:space="preserve"> combat</w:t>
      </w:r>
      <w:r w:rsidR="00832E4D" w:rsidRPr="00FA60DC">
        <w:rPr>
          <w:lang w:val="en-US"/>
        </w:rPr>
        <w:t xml:space="preserve"> WLAN interference.</w:t>
      </w:r>
      <w:r w:rsidR="007D3593" w:rsidRPr="00FA60DC">
        <w:rPr>
          <w:lang w:val="en-US"/>
        </w:rPr>
        <w:t xml:space="preserve"> </w:t>
      </w:r>
      <w:r w:rsidR="008631D7">
        <w:rPr>
          <w:lang w:val="en-US"/>
        </w:rPr>
        <w:t>I</w:t>
      </w:r>
      <w:r w:rsidR="008631D7" w:rsidRPr="00C70D34">
        <w:rPr>
          <w:lang w:val="en-US"/>
        </w:rPr>
        <w:t>t was shown that DCT can not completely avoid frequency collisions.</w:t>
      </w:r>
      <w:r w:rsidR="008631D7">
        <w:rPr>
          <w:lang w:val="en-US"/>
        </w:rPr>
        <w:t xml:space="preserve"> Li  </w:t>
      </w:r>
      <w:r w:rsidR="008631D7">
        <w:rPr>
          <w:lang w:val="en-US"/>
        </w:rPr>
        <w:fldChar w:fldCharType="begin"/>
      </w:r>
      <w:r w:rsidR="008631D7">
        <w:rPr>
          <w:lang w:val="en-US"/>
        </w:rPr>
        <w:instrText xml:space="preserve"> ADDIN ZOTERO_ITEM CSL_CITATION {"citationID":"O52bKa4a","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8631D7">
        <w:rPr>
          <w:lang w:val="en-US"/>
        </w:rPr>
        <w:fldChar w:fldCharType="separate"/>
      </w:r>
      <w:r w:rsidR="008631D7">
        <w:rPr>
          <w:noProof/>
          <w:lang w:val="en-US"/>
        </w:rPr>
        <w:t>[2007]</w:t>
      </w:r>
      <w:r w:rsidR="008631D7">
        <w:rPr>
          <w:lang w:val="en-US"/>
        </w:rPr>
        <w:fldChar w:fldCharType="end"/>
      </w:r>
      <w:r w:rsidR="008631D7">
        <w:rPr>
          <w:lang w:val="en-US"/>
        </w:rPr>
        <w:t xml:space="preserve"> developed an </w:t>
      </w:r>
      <w:r w:rsidR="008631D7" w:rsidRPr="007C6756">
        <w:rPr>
          <w:lang w:val="en-US"/>
        </w:rPr>
        <w:t xml:space="preserve">expectation </w:t>
      </w:r>
      <w:r w:rsidR="008631D7" w:rsidRPr="00CD1596">
        <w:t>maximisation</w:t>
      </w:r>
      <w:r w:rsidR="008631D7" w:rsidRPr="007C6756">
        <w:rPr>
          <w:lang w:val="en-US"/>
        </w:rPr>
        <w:t xml:space="preserve"> algorithm, which estimates the hop timing and </w:t>
      </w:r>
      <w:r w:rsidR="008631D7" w:rsidRPr="00241A3C">
        <w:t>frequencies</w:t>
      </w:r>
      <w:r w:rsidR="008631D7" w:rsidRPr="007C6756">
        <w:rPr>
          <w:lang w:val="en-US"/>
        </w:rPr>
        <w:t xml:space="preserve"> of the FHSS scheme. </w:t>
      </w:r>
      <w:r w:rsidR="008631D7">
        <w:rPr>
          <w:lang w:val="en-US"/>
        </w:rPr>
        <w:t>It is used in conjunction with D</w:t>
      </w:r>
      <w:r w:rsidR="00905C4D">
        <w:rPr>
          <w:lang w:val="en-US"/>
        </w:rPr>
        <w:t xml:space="preserve">CT to resolve packet collisions. </w:t>
      </w:r>
      <w:r w:rsidR="00BD590D" w:rsidRPr="00BD590D">
        <w:t>One major drawback of</w:t>
      </w:r>
      <w:r w:rsidR="00BD590D">
        <w:rPr>
          <w:rFonts w:ascii="Verdana" w:hAnsi="Verdana" w:cs="Verdana"/>
          <w:color w:val="262626"/>
          <w:sz w:val="26"/>
          <w:szCs w:val="26"/>
          <w:lang w:val="en-US"/>
        </w:rPr>
        <w:t xml:space="preserve"> </w:t>
      </w:r>
      <w:r w:rsidR="008631D7">
        <w:rPr>
          <w:lang w:val="en-US"/>
        </w:rPr>
        <w:t>this join</w:t>
      </w:r>
      <w:r w:rsidR="00ED257A">
        <w:rPr>
          <w:lang w:val="en-US"/>
        </w:rPr>
        <w:t>t</w:t>
      </w:r>
      <w:r w:rsidR="008631D7">
        <w:rPr>
          <w:lang w:val="en-US"/>
        </w:rPr>
        <w:t xml:space="preserve"> method requires the use of an antenna array which is often not possible for devices with size constraints such as headphones.</w:t>
      </w:r>
      <w:r w:rsidR="004C2E5C">
        <w:rPr>
          <w:lang w:val="en-US"/>
        </w:rPr>
        <w:t xml:space="preserve"> </w:t>
      </w:r>
      <w:r w:rsidR="004C2E5C" w:rsidRPr="004C2E5C">
        <w:rPr>
          <w:color w:val="FF0000"/>
        </w:rPr>
        <w:t>Any other drawbacks???</w:t>
      </w:r>
    </w:p>
    <w:p w14:paraId="52ADFDFA" w14:textId="154C14AC" w:rsidR="007F13EC" w:rsidRPr="00AB36D1" w:rsidRDefault="00B92434" w:rsidP="00D55416">
      <w:pPr>
        <w:rPr>
          <w:rFonts w:ascii="†¨É_ˇ" w:hAnsi="†¨É_ˇ" w:cs="†¨É_ˇ"/>
          <w:color w:val="auto"/>
          <w:sz w:val="24"/>
          <w:lang w:val="en-US"/>
        </w:rPr>
      </w:pPr>
      <w:r>
        <w:rPr>
          <w:lang w:val="en-US"/>
        </w:rPr>
        <w:t>In the BIAS method, t</w:t>
      </w:r>
      <w:r w:rsidRPr="001B15CF">
        <w:rPr>
          <w:lang w:val="en-US"/>
        </w:rPr>
        <w:t>he master</w:t>
      </w:r>
      <w:r>
        <w:rPr>
          <w:lang w:val="en-US"/>
        </w:rPr>
        <w:t xml:space="preserve"> uses a predefined criterion, to</w:t>
      </w:r>
      <w:r w:rsidRPr="001B15CF">
        <w:rPr>
          <w:lang w:val="en-US"/>
        </w:rPr>
        <w:t xml:space="preserve"> continuously categorizes </w:t>
      </w:r>
      <w:r>
        <w:rPr>
          <w:lang w:val="en-US"/>
        </w:rPr>
        <w:t>frequencies</w:t>
      </w:r>
      <w:r w:rsidRPr="001B15CF">
        <w:rPr>
          <w:lang w:val="en-US"/>
        </w:rPr>
        <w:t xml:space="preserve"> as </w:t>
      </w:r>
      <w:r>
        <w:rPr>
          <w:lang w:val="en-US"/>
        </w:rPr>
        <w:t xml:space="preserve">good or </w:t>
      </w:r>
      <w:r w:rsidRPr="001B15CF">
        <w:rPr>
          <w:lang w:val="en-US"/>
        </w:rPr>
        <w:t>bad</w:t>
      </w:r>
      <w:r>
        <w:rPr>
          <w:lang w:val="en-US"/>
        </w:rPr>
        <w:t>.</w:t>
      </w:r>
      <w:r w:rsidR="001B15CF">
        <w:rPr>
          <w:lang w:val="en-US"/>
        </w:rPr>
        <w:t xml:space="preserve"> T</w:t>
      </w:r>
      <w:r w:rsidR="007F13EC" w:rsidRPr="001B15CF">
        <w:rPr>
          <w:lang w:val="en-US"/>
        </w:rPr>
        <w:t xml:space="preserve">he master </w:t>
      </w:r>
      <w:r>
        <w:rPr>
          <w:lang w:val="en-US"/>
        </w:rPr>
        <w:t>will transmit</w:t>
      </w:r>
      <w:r w:rsidR="007F13EC" w:rsidRPr="001B15CF">
        <w:rPr>
          <w:lang w:val="en-US"/>
        </w:rPr>
        <w:t xml:space="preserve"> in a slot </w:t>
      </w:r>
      <w:r w:rsidR="00D55416">
        <w:rPr>
          <w:lang w:val="en-US"/>
        </w:rPr>
        <w:t xml:space="preserve">if </w:t>
      </w:r>
      <w:r w:rsidR="007F13EC" w:rsidRPr="001B15CF">
        <w:rPr>
          <w:lang w:val="en-US"/>
        </w:rPr>
        <w:t>it</w:t>
      </w:r>
      <w:r>
        <w:rPr>
          <w:lang w:val="en-US"/>
        </w:rPr>
        <w:t xml:space="preserve"> has verified</w:t>
      </w:r>
      <w:r w:rsidR="007F13EC" w:rsidRPr="001B15CF">
        <w:rPr>
          <w:lang w:val="en-US"/>
        </w:rPr>
        <w:t xml:space="preserve"> that both the slave’s receiving frequency</w:t>
      </w:r>
      <w:r w:rsidR="00D55416">
        <w:rPr>
          <w:lang w:val="en-US"/>
        </w:rPr>
        <w:t>,</w:t>
      </w:r>
      <w:r w:rsidR="007F13EC" w:rsidRPr="001B15CF">
        <w:rPr>
          <w:lang w:val="en-US"/>
        </w:rPr>
        <w:t xml:space="preserve"> and its own receiving frequency are </w:t>
      </w:r>
      <w:r w:rsidR="001B15CF">
        <w:rPr>
          <w:lang w:val="en-US"/>
        </w:rPr>
        <w:t>‘</w:t>
      </w:r>
      <w:r w:rsidR="007F13EC" w:rsidRPr="001B15CF">
        <w:rPr>
          <w:lang w:val="en-US"/>
        </w:rPr>
        <w:t>good</w:t>
      </w:r>
      <w:r w:rsidR="001B15CF">
        <w:rPr>
          <w:lang w:val="en-US"/>
        </w:rPr>
        <w:t xml:space="preserve">’. </w:t>
      </w:r>
      <w:r w:rsidR="007F13EC" w:rsidRPr="001B15CF">
        <w:rPr>
          <w:lang w:val="en-US"/>
        </w:rPr>
        <w:t xml:space="preserve">If either </w:t>
      </w:r>
      <w:r>
        <w:rPr>
          <w:lang w:val="en-US"/>
        </w:rPr>
        <w:t>of the frequencies</w:t>
      </w:r>
      <w:r w:rsidR="007F13EC" w:rsidRPr="001B15CF">
        <w:rPr>
          <w:lang w:val="en-US"/>
        </w:rPr>
        <w:t xml:space="preserve"> </w:t>
      </w:r>
      <w:r>
        <w:rPr>
          <w:lang w:val="en-US"/>
        </w:rPr>
        <w:t>are</w:t>
      </w:r>
      <w:r w:rsidR="007F13EC" w:rsidRPr="001B15CF">
        <w:rPr>
          <w:lang w:val="en-US"/>
        </w:rPr>
        <w:t xml:space="preserve"> </w:t>
      </w:r>
      <w:r>
        <w:rPr>
          <w:lang w:val="en-US"/>
        </w:rPr>
        <w:t>‘</w:t>
      </w:r>
      <w:r w:rsidR="007F13EC" w:rsidRPr="001B15CF">
        <w:rPr>
          <w:lang w:val="en-US"/>
        </w:rPr>
        <w:t>bad</w:t>
      </w:r>
      <w:r>
        <w:rPr>
          <w:lang w:val="en-US"/>
        </w:rPr>
        <w:t>’</w:t>
      </w:r>
      <w:r w:rsidR="007F13EC" w:rsidRPr="001B15CF">
        <w:rPr>
          <w:lang w:val="en-US"/>
        </w:rPr>
        <w:t xml:space="preserve">, the transmission slot </w:t>
      </w:r>
      <w:r w:rsidR="00D55416">
        <w:rPr>
          <w:lang w:val="en-US"/>
        </w:rPr>
        <w:t xml:space="preserve">is skipped </w:t>
      </w:r>
      <w:r w:rsidR="007F13EC" w:rsidRPr="001B15CF">
        <w:rPr>
          <w:lang w:val="en-US"/>
        </w:rPr>
        <w:t>and the procedure</w:t>
      </w:r>
      <w:r>
        <w:rPr>
          <w:lang w:val="en-US"/>
        </w:rPr>
        <w:t xml:space="preserve"> repeated</w:t>
      </w:r>
      <w:r w:rsidR="007F13EC" w:rsidRPr="001B15CF">
        <w:rPr>
          <w:lang w:val="en-US"/>
        </w:rPr>
        <w:t xml:space="preserve"> </w:t>
      </w:r>
      <w:r>
        <w:rPr>
          <w:lang w:val="en-US"/>
        </w:rPr>
        <w:t>at</w:t>
      </w:r>
      <w:r w:rsidR="007F13EC" w:rsidRPr="001B15CF">
        <w:rPr>
          <w:lang w:val="en-US"/>
        </w:rPr>
        <w:t xml:space="preserve"> the next transmission opportunity</w:t>
      </w:r>
      <w:r>
        <w:rPr>
          <w:lang w:val="en-US"/>
        </w:rPr>
        <w:t xml:space="preserve"> </w:t>
      </w:r>
      <w:r>
        <w:rPr>
          <w:lang w:val="en-US"/>
        </w:rPr>
        <w:fldChar w:fldCharType="begin"/>
      </w:r>
      <w:r>
        <w:rPr>
          <w:lang w:val="en-US"/>
        </w:rPr>
        <w:instrText xml:space="preserve"> ADDIN ZOTERO_ITEM CSL_CITATION {"citationID":"xukWNf8w","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Pr>
          <w:lang w:val="en-US"/>
        </w:rPr>
        <w:fldChar w:fldCharType="separate"/>
      </w:r>
      <w:r>
        <w:rPr>
          <w:noProof/>
          <w:lang w:val="en-US"/>
        </w:rPr>
        <w:t>[Golmie, Chevrollier, et al. 2003]</w:t>
      </w:r>
      <w:r>
        <w:rPr>
          <w:lang w:val="en-US"/>
        </w:rPr>
        <w:fldChar w:fldCharType="end"/>
      </w:r>
      <w:r w:rsidR="007F13EC" w:rsidRPr="001B15CF">
        <w:rPr>
          <w:lang w:val="en-US"/>
        </w:rPr>
        <w:t>.</w:t>
      </w:r>
      <w:r w:rsidR="005316D6">
        <w:rPr>
          <w:lang w:val="en-US"/>
        </w:rPr>
        <w:t xml:space="preserve"> </w:t>
      </w:r>
      <w:r w:rsidR="005316D6">
        <w:rPr>
          <w:noProof/>
        </w:rPr>
        <w:t>Golmie’s</w:t>
      </w:r>
      <w:r w:rsidR="005316D6" w:rsidRPr="005316D6">
        <w:t xml:space="preserve"> </w:t>
      </w:r>
      <w:r w:rsidR="005316D6">
        <w:fldChar w:fldCharType="begin"/>
      </w:r>
      <w:r w:rsidR="005316D6">
        <w:instrText xml:space="preserve"> ADDIN ZOTERO_ITEM CSL_CITATION {"citationID":"gjRiHjpp","properties":{"formattedCitation":"[Golmie 2004]","plainCitation":"[Golmie 2004]"},"citationItems":[{"id":199,"uris":["http://zotero.org/users/local/tVEw5gbi/items/3EGCEP2N"],"uri":["http://zotero.org/users/local/tVEw5gbi/items/3EGCEP2N"],"itemData":{"id":199,"type":"article-journal","title":"Bluetooth Dynamic Scheduling and Interference Mitigation","container-title":"ACM MONET","volume":"9","issue":"1","abstract":"Bluetooth is a cable replacement technology for Wireless Personal Area Networks. It is designed to support a wide variety of applications such as voice, streamed audio and video, web browsing, printing, and file sharing, each imposing a number of quality of service con- straints including packet loss, latency, delay variation, and throughput. In addition to QOS support, another challenge for Bluetooth stems from having to share the 2.4 GHz ISM band with other wireless devices such as IEEE 802.11. The main goal of this paper is to investigate the use of a dynamic scheduling algorithm that guarantees QoS while reducing the impact of interference. We propose a mapping between some common QoS parameters such as latency and bit rate and the parameters used in the algorithm. We study the algorithm’s performance and obtain simulation results for selected scenarios and configurations of interest.","author":[{"family":"Golmie","given":"N."}],"issued":{"date-parts":[["2004",2]]}}}],"schema":"https://github.com/citation-style-language/schema/raw/master/csl-citation.json"} </w:instrText>
      </w:r>
      <w:r w:rsidR="005316D6">
        <w:fldChar w:fldCharType="separate"/>
      </w:r>
      <w:r w:rsidR="005316D6">
        <w:rPr>
          <w:noProof/>
        </w:rPr>
        <w:t>[2004]</w:t>
      </w:r>
      <w:r w:rsidR="005316D6">
        <w:fldChar w:fldCharType="end"/>
      </w:r>
      <w:r w:rsidR="001B15CF">
        <w:rPr>
          <w:lang w:val="en-US"/>
        </w:rPr>
        <w:t xml:space="preserve"> </w:t>
      </w:r>
      <w:r w:rsidR="005316D6">
        <w:t>r</w:t>
      </w:r>
      <w:r w:rsidR="00AB36D1">
        <w:t xml:space="preserve">esults </w:t>
      </w:r>
      <w:r w:rsidR="00E068F0" w:rsidRPr="00AB36D1">
        <w:t xml:space="preserve">show that BIAS </w:t>
      </w:r>
      <w:r w:rsidR="005316D6" w:rsidRPr="00AB36D1">
        <w:t>eradicates</w:t>
      </w:r>
      <w:r w:rsidR="00AB36D1" w:rsidRPr="00AB36D1">
        <w:t xml:space="preserve"> </w:t>
      </w:r>
      <w:r w:rsidR="005316D6">
        <w:t>packet loss due to interference, even when 75%</w:t>
      </w:r>
      <w:r w:rsidR="00AB36D1" w:rsidRPr="00AB36D1">
        <w:t xml:space="preserve"> of the</w:t>
      </w:r>
      <w:r w:rsidR="005316D6">
        <w:t xml:space="preserve"> frequency</w:t>
      </w:r>
      <w:r w:rsidR="00AB36D1" w:rsidRPr="00AB36D1">
        <w:t xml:space="preserve"> spectrum </w:t>
      </w:r>
      <w:r w:rsidR="005316D6">
        <w:t>is</w:t>
      </w:r>
      <w:r w:rsidR="00AB36D1" w:rsidRPr="00AB36D1">
        <w:t xml:space="preserve"> </w:t>
      </w:r>
      <w:r w:rsidR="00E068F0" w:rsidRPr="00AB36D1">
        <w:t>occupied by othe</w:t>
      </w:r>
      <w:r w:rsidR="00AB36D1" w:rsidRPr="00AB36D1">
        <w:t xml:space="preserve">r networks. </w:t>
      </w:r>
      <w:r w:rsidR="005316D6" w:rsidRPr="005316D6">
        <w:t xml:space="preserve">One </w:t>
      </w:r>
      <w:r w:rsidR="005316D6">
        <w:t>key limitation to</w:t>
      </w:r>
      <w:r w:rsidR="005316D6" w:rsidRPr="005316D6">
        <w:t xml:space="preserve"> this </w:t>
      </w:r>
      <w:r w:rsidR="005316D6">
        <w:t>technique</w:t>
      </w:r>
      <w:r w:rsidR="00D55416">
        <w:t xml:space="preserve"> however,</w:t>
      </w:r>
      <w:r w:rsidR="00532973">
        <w:t xml:space="preserve"> is </w:t>
      </w:r>
      <w:r w:rsidR="005316D6">
        <w:t>increased network latency</w:t>
      </w:r>
      <w:r w:rsidR="00AB36D1" w:rsidRPr="00AB36D1">
        <w:t xml:space="preserve"> </w:t>
      </w:r>
      <w:r w:rsidR="005316D6">
        <w:t>by an average of 1-</w:t>
      </w:r>
      <w:r w:rsidR="00AB36D1">
        <w:t>5</w:t>
      </w:r>
      <w:r w:rsidR="00E068F0" w:rsidRPr="00AB36D1">
        <w:t>ms.</w:t>
      </w:r>
    </w:p>
    <w:p w14:paraId="575C1793" w14:textId="1061695D" w:rsidR="008631D7" w:rsidRPr="00212B0B" w:rsidRDefault="008C5141" w:rsidP="008C5141">
      <w:pPr>
        <w:rPr>
          <w:rFonts w:ascii="†¨É_ˇ" w:hAnsi="†¨É_ˇ" w:cs="†¨É_ˇ"/>
          <w:color w:val="auto"/>
          <w:sz w:val="24"/>
          <w:lang w:val="en-US"/>
        </w:rPr>
      </w:pPr>
      <w:r>
        <w:rPr>
          <w:noProof/>
          <w:lang w:val="en-US" w:eastAsia="zh-CN"/>
        </w:rPr>
        <w:drawing>
          <wp:anchor distT="0" distB="0" distL="114300" distR="114300" simplePos="0" relativeHeight="251657214" behindDoc="0" locked="0" layoutInCell="1" allowOverlap="1" wp14:anchorId="482F49CE" wp14:editId="65F42150">
            <wp:simplePos x="0" y="0"/>
            <wp:positionH relativeFrom="margin">
              <wp:posOffset>483506</wp:posOffset>
            </wp:positionH>
            <wp:positionV relativeFrom="margin">
              <wp:posOffset>6035737</wp:posOffset>
            </wp:positionV>
            <wp:extent cx="2134235" cy="3143250"/>
            <wp:effectExtent l="0" t="0" r="0" b="6350"/>
            <wp:wrapTight wrapText="bothSides">
              <wp:wrapPolygon edited="1">
                <wp:start x="-3481" y="-8"/>
                <wp:lineTo x="-3481" y="22770"/>
                <wp:lineTo x="25458" y="22770"/>
                <wp:lineTo x="25458" y="-8"/>
                <wp:lineTo x="-3481" y="-8"/>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11-11 at 16.08.24.png"/>
                    <pic:cNvPicPr/>
                  </pic:nvPicPr>
                  <pic:blipFill>
                    <a:blip r:embed="rId9">
                      <a:extLst>
                        <a:ext uri="{28A0092B-C50C-407E-A947-70E740481C1C}">
                          <a14:useLocalDpi xmlns:a14="http://schemas.microsoft.com/office/drawing/2010/main" val="0"/>
                        </a:ext>
                      </a:extLst>
                    </a:blip>
                    <a:stretch>
                      <a:fillRect/>
                    </a:stretch>
                  </pic:blipFill>
                  <pic:spPr>
                    <a:xfrm>
                      <a:off x="0" y="0"/>
                      <a:ext cx="2134235" cy="3143250"/>
                    </a:xfrm>
                    <a:prstGeom prst="rect">
                      <a:avLst/>
                    </a:prstGeom>
                  </pic:spPr>
                </pic:pic>
              </a:graphicData>
            </a:graphic>
            <wp14:sizeRelH relativeFrom="margin">
              <wp14:pctWidth>0</wp14:pctWidth>
            </wp14:sizeRelH>
            <wp14:sizeRelV relativeFrom="margin">
              <wp14:pctHeight>0</wp14:pctHeight>
            </wp14:sizeRelV>
          </wp:anchor>
        </w:drawing>
      </w:r>
      <w:r w:rsidR="00D94C88">
        <w:rPr>
          <w:lang w:val="en-US"/>
        </w:rPr>
        <w:t xml:space="preserve">The main idea for </w:t>
      </w:r>
      <w:r w:rsidR="008631D7">
        <w:rPr>
          <w:lang w:val="en-US"/>
        </w:rPr>
        <w:t>AFH</w:t>
      </w:r>
      <w:r w:rsidR="00D94C88">
        <w:rPr>
          <w:lang w:val="en-US"/>
        </w:rPr>
        <w:t xml:space="preserve">, is to </w:t>
      </w:r>
      <w:r w:rsidR="0005451A">
        <w:rPr>
          <w:lang w:val="en-US"/>
        </w:rPr>
        <w:t xml:space="preserve">use BIAS but use an algorithm to </w:t>
      </w:r>
      <w:r w:rsidR="00D94C88">
        <w:rPr>
          <w:lang w:val="en-US"/>
        </w:rPr>
        <w:t xml:space="preserve">adapt </w:t>
      </w:r>
      <w:r w:rsidR="0005451A">
        <w:rPr>
          <w:lang w:val="en-US"/>
        </w:rPr>
        <w:t>the frequency hopping sequence</w:t>
      </w:r>
      <w:r w:rsidR="00D94C88">
        <w:rPr>
          <w:lang w:val="en-US"/>
        </w:rPr>
        <w:t xml:space="preserve"> </w:t>
      </w:r>
      <w:r w:rsidR="0005451A">
        <w:rPr>
          <w:lang w:val="en-US"/>
        </w:rPr>
        <w:t>so that only ‘good’ frequencies are selected, thus preventing the need to postpone transmissions.</w:t>
      </w:r>
      <w:r w:rsidR="00607466">
        <w:rPr>
          <w:lang w:val="en-US"/>
        </w:rPr>
        <w:t xml:space="preserve"> The algorithm checks each frequency</w:t>
      </w:r>
      <w:r>
        <w:rPr>
          <w:lang w:val="en-US"/>
        </w:rPr>
        <w:t>,</w:t>
      </w:r>
      <w:r w:rsidR="00607466">
        <w:rPr>
          <w:lang w:val="en-US"/>
        </w:rPr>
        <w:t xml:space="preserve"> and if ‘bad’ replaces it with a ‘good’ one</w:t>
      </w:r>
      <w:r w:rsidR="0028245F">
        <w:rPr>
          <w:lang w:val="en-US"/>
        </w:rPr>
        <w:t xml:space="preserve">, see </w:t>
      </w:r>
      <w:r w:rsidR="00EA6C4A">
        <w:rPr>
          <w:noProof/>
          <w:lang w:val="en-US" w:eastAsia="zh-CN"/>
        </w:rPr>
        <w:drawing>
          <wp:anchor distT="0" distB="0" distL="114300" distR="114300" simplePos="0" relativeHeight="251655164" behindDoc="0" locked="0" layoutInCell="1" allowOverlap="1" wp14:anchorId="31A988FE" wp14:editId="76182F90">
            <wp:simplePos x="0" y="0"/>
            <wp:positionH relativeFrom="margin">
              <wp:align>right</wp:align>
            </wp:positionH>
            <wp:positionV relativeFrom="margin">
              <wp:align>top</wp:align>
            </wp:positionV>
            <wp:extent cx="3135630" cy="984250"/>
            <wp:effectExtent l="0" t="0" r="0" b="6350"/>
            <wp:wrapTight wrapText="bothSides">
              <wp:wrapPolygon edited="0">
                <wp:start x="0" y="0"/>
                <wp:lineTo x="0" y="21182"/>
                <wp:lineTo x="21346" y="21182"/>
                <wp:lineTo x="21346"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6-11-11 at 20.41.08.png"/>
                    <pic:cNvPicPr/>
                  </pic:nvPicPr>
                  <pic:blipFill>
                    <a:blip r:embed="rId10">
                      <a:extLst>
                        <a:ext uri="{28A0092B-C50C-407E-A947-70E740481C1C}">
                          <a14:useLocalDpi xmlns:a14="http://schemas.microsoft.com/office/drawing/2010/main" val="0"/>
                        </a:ext>
                      </a:extLst>
                    </a:blip>
                    <a:stretch>
                      <a:fillRect/>
                    </a:stretch>
                  </pic:blipFill>
                  <pic:spPr>
                    <a:xfrm>
                      <a:off x="0" y="0"/>
                      <a:ext cx="3135630" cy="984250"/>
                    </a:xfrm>
                    <a:prstGeom prst="rect">
                      <a:avLst/>
                    </a:prstGeom>
                  </pic:spPr>
                </pic:pic>
              </a:graphicData>
            </a:graphic>
          </wp:anchor>
        </w:drawing>
      </w:r>
      <w:r w:rsidR="00EA6C4A">
        <w:rPr>
          <w:lang w:val="en-US"/>
        </w:rPr>
        <w:t>Fig</w:t>
      </w:r>
      <w:r w:rsidR="0028245F">
        <w:rPr>
          <w:lang w:val="en-US"/>
        </w:rPr>
        <w:t xml:space="preserve"> 2 </w:t>
      </w:r>
      <w:r w:rsidR="0028245F">
        <w:rPr>
          <w:lang w:val="en-US"/>
        </w:rPr>
        <w:fldChar w:fldCharType="begin"/>
      </w:r>
      <w:r w:rsidR="0028245F">
        <w:rPr>
          <w:lang w:val="en-US"/>
        </w:rPr>
        <w:instrText xml:space="preserve"> ADDIN ZOTERO_ITEM CSL_CITATION {"citationID":"grTjy2Ws","properties":{"formattedCitation":"[Golmie, Chevrollier, et al. 2003]","plainCitation":"[Golmie, Chevrollier, et al. 2003]"},"citationItems":[{"id":127,"uris":["http://zotero.org/users/local/tVEw5gbi/items/5FRAVQXE"],"uri":["http://zotero.org/users/local/tVEw5gbi/items/5FRAVQXE"],"itemData":{"id":127,"type":"article-journal","title":"Bluetooth and WLAN coexistence: challenges and solutions","container-title":"IEEE Wireless Communications","page":"22-29","volume":"10","issue":"6","source":"IEEE Xplore","abstract":"In this article we discuss solutions to the interference problem caused by the proximity and simultaneous operation of Bluetooth and WLAN networks. We consider different techniques that attempt to avoid time and frequency collisions of WLAN and Bluetooth transmissions. We conduct a comparative analysis of their performance, and discuss the trends and trade-offs they bring for different applications and interference levels. Performance is measured in terms of packet loss, TCP goodput, delay, and delay jitter.","DOI":"10.1109/MWC.2003.1265849","ISSN":"1536-1284","shortTitle":"Bluetooth and WLAN coexistence","author":[{"family":"Golmie","given":"N."},{"family":"Chevrollier","given":"N."},{"family":"Rebala","given":"O."}],"issued":{"date-parts":[["2003",12]]}}}],"schema":"https://github.com/citation-style-language/schema/raw/master/csl-citation.json"} </w:instrText>
      </w:r>
      <w:r w:rsidR="0028245F">
        <w:rPr>
          <w:lang w:val="en-US"/>
        </w:rPr>
        <w:fldChar w:fldCharType="separate"/>
      </w:r>
      <w:r w:rsidR="0028245F">
        <w:rPr>
          <w:noProof/>
          <w:lang w:val="en-US"/>
        </w:rPr>
        <w:t>[Golmie, Chevrollier, et al. 2003]</w:t>
      </w:r>
      <w:r w:rsidR="0028245F">
        <w:rPr>
          <w:lang w:val="en-US"/>
        </w:rPr>
        <w:fldChar w:fldCharType="end"/>
      </w:r>
      <w:r w:rsidR="0028245F">
        <w:rPr>
          <w:lang w:val="en-US"/>
        </w:rPr>
        <w:t>.</w:t>
      </w:r>
      <w:r w:rsidR="00212B0B">
        <w:rPr>
          <w:lang w:val="en-US"/>
        </w:rPr>
        <w:t xml:space="preserve"> </w:t>
      </w:r>
      <w:r w:rsidR="00212B0B" w:rsidRPr="00212B0B">
        <w:t xml:space="preserve">AFH has been demonstrated effective in dealing with static </w:t>
      </w:r>
      <w:r w:rsidR="00212B0B">
        <w:t xml:space="preserve">WLAN </w:t>
      </w:r>
      <w:r w:rsidR="00212B0B" w:rsidRPr="00212B0B">
        <w:t>interference,</w:t>
      </w:r>
      <w:r w:rsidR="00212B0B">
        <w:t xml:space="preserve"> improving throughput by up to 25%. However,</w:t>
      </w:r>
      <w:r w:rsidR="00212B0B" w:rsidRPr="00212B0B">
        <w:t xml:space="preserve"> it is not relevant for multiple co-located Bluetooth </w:t>
      </w:r>
      <w:proofErr w:type="spellStart"/>
      <w:r w:rsidR="00212B0B" w:rsidRPr="00212B0B">
        <w:t>piconets</w:t>
      </w:r>
      <w:proofErr w:type="spellEnd"/>
      <w:r w:rsidR="00212B0B" w:rsidRPr="00212B0B">
        <w:t xml:space="preserve">, </w:t>
      </w:r>
      <w:r w:rsidR="00212B0B">
        <w:t>as</w:t>
      </w:r>
      <w:r>
        <w:t xml:space="preserve"> channel frequencies are constantly changing and therefore,</w:t>
      </w:r>
      <w:r w:rsidR="00212B0B">
        <w:t xml:space="preserve"> piconet </w:t>
      </w:r>
      <w:r w:rsidR="00212B0B" w:rsidRPr="00212B0B">
        <w:t>hop</w:t>
      </w:r>
      <w:r w:rsidR="00212B0B">
        <w:t>ping</w:t>
      </w:r>
      <w:r w:rsidR="00212B0B" w:rsidRPr="00212B0B">
        <w:t xml:space="preserve"> pattern</w:t>
      </w:r>
      <w:r w:rsidR="00212B0B">
        <w:t>s</w:t>
      </w:r>
      <w:r w:rsidR="00212B0B" w:rsidRPr="00212B0B">
        <w:t xml:space="preserve"> </w:t>
      </w:r>
      <w:r w:rsidR="00212B0B">
        <w:t>are</w:t>
      </w:r>
      <w:r w:rsidR="00212B0B" w:rsidRPr="00212B0B">
        <w:t xml:space="preserve"> not </w:t>
      </w:r>
      <w:r>
        <w:t>known by</w:t>
      </w:r>
      <w:r w:rsidR="00212B0B">
        <w:t xml:space="preserve"> </w:t>
      </w:r>
      <w:r>
        <w:t>one another</w:t>
      </w:r>
      <w:r w:rsidR="00212B0B">
        <w:t xml:space="preserve"> </w:t>
      </w:r>
      <w:r w:rsidR="00212B0B">
        <w:fldChar w:fldCharType="begin"/>
      </w:r>
      <w:r w:rsidR="00212B0B">
        <w:instrText xml:space="preserve"> ADDIN ZOTERO_ITEM CSL_CITATION {"citationID":"crZMP4Ou","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212B0B">
        <w:fldChar w:fldCharType="separate"/>
      </w:r>
      <w:r w:rsidR="00212B0B">
        <w:rPr>
          <w:noProof/>
        </w:rPr>
        <w:t>[Li 2007]</w:t>
      </w:r>
      <w:r w:rsidR="00212B0B">
        <w:fldChar w:fldCharType="end"/>
      </w:r>
      <w:r w:rsidR="00212B0B" w:rsidRPr="00212B0B">
        <w:t>.</w:t>
      </w:r>
      <w:r w:rsidR="004C2E5C">
        <w:t xml:space="preserve"> </w:t>
      </w:r>
      <w:r w:rsidR="004C2E5C" w:rsidRPr="004C2E5C">
        <w:rPr>
          <w:color w:val="FF0000"/>
        </w:rPr>
        <w:t>Any other drawbacks???</w:t>
      </w:r>
    </w:p>
    <w:p w14:paraId="6176A7EF" w14:textId="5E07689D" w:rsidR="008631D7" w:rsidRPr="006F2B22" w:rsidRDefault="005D448C" w:rsidP="004C2E5C">
      <w:pPr>
        <w:rPr>
          <w:rFonts w:cs="Times New Roman"/>
          <w:color w:val="auto"/>
          <w:szCs w:val="20"/>
          <w:lang w:val="en-US"/>
        </w:rPr>
      </w:pPr>
      <w:r>
        <w:rPr>
          <w:lang w:val="en-US"/>
        </w:rPr>
        <w:t>The CSS algorithm builds on the AFH mechanism to avoid frequency overlap,</w:t>
      </w:r>
      <w:r w:rsidR="004F39EE">
        <w:rPr>
          <w:lang w:val="en-US"/>
        </w:rPr>
        <w:t xml:space="preserve"> </w:t>
      </w:r>
      <w:r>
        <w:rPr>
          <w:lang w:val="en-US"/>
        </w:rPr>
        <w:t>sharing</w:t>
      </w:r>
      <w:r w:rsidR="000643A6">
        <w:rPr>
          <w:lang w:val="en-US"/>
        </w:rPr>
        <w:t xml:space="preserve"> </w:t>
      </w:r>
      <w:r w:rsidR="004F39EE">
        <w:rPr>
          <w:lang w:val="en-US"/>
        </w:rPr>
        <w:t>mutual interference channel information</w:t>
      </w:r>
      <w:r w:rsidR="000643A6">
        <w:rPr>
          <w:lang w:val="en-US"/>
        </w:rPr>
        <w:t>,</w:t>
      </w:r>
      <w:r>
        <w:rPr>
          <w:lang w:val="en-US"/>
        </w:rPr>
        <w:t xml:space="preserve"> and dividing</w:t>
      </w:r>
      <w:r w:rsidR="004F39EE">
        <w:rPr>
          <w:lang w:val="en-US"/>
        </w:rPr>
        <w:t xml:space="preserve"> operation</w:t>
      </w:r>
      <w:r w:rsidR="000643A6">
        <w:rPr>
          <w:lang w:val="en-US"/>
        </w:rPr>
        <w:t>al</w:t>
      </w:r>
      <w:r w:rsidR="004F39EE">
        <w:rPr>
          <w:lang w:val="en-US"/>
        </w:rPr>
        <w:t xml:space="preserve"> channels between </w:t>
      </w:r>
      <w:r w:rsidR="000643A6">
        <w:rPr>
          <w:lang w:val="en-US"/>
        </w:rPr>
        <w:t xml:space="preserve">the </w:t>
      </w:r>
      <w:r w:rsidR="004F39EE">
        <w:rPr>
          <w:lang w:val="en-US"/>
        </w:rPr>
        <w:t>Bluetooth and WLAN.</w:t>
      </w:r>
      <w:r w:rsidRPr="004D19F1">
        <w:t xml:space="preserve"> </w:t>
      </w:r>
      <w:r w:rsidR="004D19F1" w:rsidRPr="004D19F1">
        <w:t>T</w:t>
      </w:r>
      <w:r w:rsidR="005C6234" w:rsidRPr="004D19F1">
        <w:t>he CCS block</w:t>
      </w:r>
      <w:r w:rsidR="000643A6" w:rsidRPr="004D19F1">
        <w:t xml:space="preserve"> creates a new channel map by multiplying</w:t>
      </w:r>
      <w:r w:rsidR="005C6234" w:rsidRPr="004D19F1">
        <w:t xml:space="preserve"> the </w:t>
      </w:r>
      <w:r w:rsidR="000643A6" w:rsidRPr="004D19F1">
        <w:t xml:space="preserve">Bluetooth </w:t>
      </w:r>
      <w:r w:rsidR="005C6234" w:rsidRPr="004D19F1">
        <w:t>AFH channel map by the current WLAN channel</w:t>
      </w:r>
      <w:r w:rsidR="000643A6" w:rsidRPr="004D19F1">
        <w:t>.</w:t>
      </w:r>
      <w:r w:rsidR="004D19F1" w:rsidRPr="004D19F1">
        <w:t xml:space="preserve"> It also takes any adjacent channel interference into consideration when creating the new map </w:t>
      </w:r>
      <w:r w:rsidR="004D19F1" w:rsidRPr="004D19F1">
        <w:fldChar w:fldCharType="begin"/>
      </w:r>
      <w:r w:rsidR="004D19F1" w:rsidRPr="004D19F1">
        <w:instrText xml:space="preserve"> ADDIN ZOTERO_ITEM CSL_CITATION {"citationID":"JodMlebR","properties":{"formattedCitation":"[Nagai et al. 2012]","plainCitation":"[Nagai et al. 2012]"},"citationItems":[{"id":129,"uris":["http://zotero.org/users/local/tVEw5gbi/items/GB6AQ8AR"],"uri":["http://zotero.org/users/local/tVEw5gbi/items/GB6AQ8AR"],"itemData":{"id":129,"type":"paper-conference","title":"Advanced wireless cooperation mechanisms for interference mitigation in the 2.4 GHz ISM band","container-title":"2012 IEEE Consumer Communications and Networking Conference (CCNC)","page":"364-365","source":"IEEE Xplore","event":"2012 IEEE Consumer Communications and Networking Conference (CCNC)","abstract":"We propose a new cooperation mechanism, denoted by cooperative channel segmentation (CCS), between IEEE 802.11 WLANs and Bluetooth based WPANs, which operate in the 2.4 GHz ISM band. The CCS avoids false detection of WLAN carrier sense, which usually happens when WLAN and Bluetooth antenna are nearly deployed. In CCS, WLAN and Bluetooth system share the mutual interference channel information and devices operation channels between Bluetooth and WLAN. We evaluated the performance of CCS by simulation, and the simulation result showed that the performance of CCS is better than legacy cooperation mechanisms.","DOI":"10.1109/CCNC.2012.6181124","author":[{"family":"Nagai","given":"Y."},{"family":"Hori","given":"T."},{"family":"Yokoyama","given":"Y."},{"family":"Shimizu","given":"N."},{"family":"Otsuka","given":"A."},{"family":"Yokotani","given":"T."}],"issued":{"date-parts":[["2012",1]]}}}],"schema":"https://github.com/citation-style-language/schema/raw/master/csl-citation.json"} </w:instrText>
      </w:r>
      <w:r w:rsidR="004D19F1" w:rsidRPr="004D19F1">
        <w:fldChar w:fldCharType="separate"/>
      </w:r>
      <w:r w:rsidR="004D19F1" w:rsidRPr="004D19F1">
        <w:t>[Nagai et al. 2012]</w:t>
      </w:r>
      <w:r w:rsidR="004D19F1" w:rsidRPr="004D19F1">
        <w:fldChar w:fldCharType="end"/>
      </w:r>
      <w:r w:rsidR="004D19F1" w:rsidRPr="004D19F1">
        <w:t>.</w:t>
      </w:r>
      <w:r w:rsidR="004C2E5C">
        <w:t xml:space="preserve"> </w:t>
      </w:r>
      <w:r w:rsidR="004C2E5C" w:rsidRPr="004C2E5C">
        <w:rPr>
          <w:color w:val="FF0000"/>
        </w:rPr>
        <w:t>Any drawbacks???</w:t>
      </w:r>
    </w:p>
    <w:p w14:paraId="785E4E84" w14:textId="00414818" w:rsidR="006F2B22" w:rsidRPr="00AA25E1" w:rsidRDefault="00960F42" w:rsidP="00B63281">
      <w:pPr>
        <w:rPr>
          <w:rFonts w:ascii="†¨É_ˇ" w:hAnsi="†¨É_ˇ" w:cs="†¨É_ˇ"/>
          <w:color w:val="auto"/>
          <w:sz w:val="24"/>
          <w:lang w:val="en-US"/>
        </w:rPr>
      </w:pPr>
      <w:r w:rsidRPr="002A1584">
        <w:rPr>
          <w:lang w:val="en-US"/>
        </w:rPr>
        <w:t>OLA assum</w:t>
      </w:r>
      <w:r w:rsidR="006F2B22" w:rsidRPr="002A1584">
        <w:rPr>
          <w:lang w:val="en-US"/>
        </w:rPr>
        <w:t>es</w:t>
      </w:r>
      <w:r w:rsidRPr="002A1584">
        <w:rPr>
          <w:lang w:val="en-US"/>
        </w:rPr>
        <w:t xml:space="preserve"> </w:t>
      </w:r>
      <w:r w:rsidR="006F2B22" w:rsidRPr="002A1584">
        <w:rPr>
          <w:lang w:val="en-US"/>
        </w:rPr>
        <w:t xml:space="preserve">that the Bluetooth master has </w:t>
      </w:r>
      <w:r w:rsidRPr="002A1584">
        <w:rPr>
          <w:lang w:val="en-US"/>
        </w:rPr>
        <w:t xml:space="preserve">information about </w:t>
      </w:r>
      <w:r w:rsidR="006F2B22" w:rsidRPr="002A1584">
        <w:rPr>
          <w:lang w:val="en-US"/>
        </w:rPr>
        <w:t>WLAN occupied</w:t>
      </w:r>
      <w:r w:rsidRPr="002A1584">
        <w:rPr>
          <w:lang w:val="en-US"/>
        </w:rPr>
        <w:t xml:space="preserve"> frequency bands.</w:t>
      </w:r>
      <w:r w:rsidR="00E165B4" w:rsidRPr="002A1584">
        <w:rPr>
          <w:lang w:val="en-US"/>
        </w:rPr>
        <w:t xml:space="preserve"> The Bluetooth master will transmit a long packet on the current carrier frequency, i</w:t>
      </w:r>
      <w:r w:rsidRPr="002A1584">
        <w:rPr>
          <w:lang w:val="en-US"/>
        </w:rPr>
        <w:t xml:space="preserve">f the next frequency falls into the </w:t>
      </w:r>
      <w:r w:rsidR="002A1584" w:rsidRPr="002A1584">
        <w:rPr>
          <w:lang w:val="en-US"/>
        </w:rPr>
        <w:t xml:space="preserve">22 MHz </w:t>
      </w:r>
      <w:r w:rsidRPr="002A1584">
        <w:rPr>
          <w:lang w:val="en-US"/>
        </w:rPr>
        <w:t>WLAN band</w:t>
      </w:r>
      <w:r w:rsidR="002A1584" w:rsidRPr="002A1584">
        <w:rPr>
          <w:lang w:val="en-US"/>
        </w:rPr>
        <w:t xml:space="preserve">, eliminating </w:t>
      </w:r>
      <w:r w:rsidR="00E165B4" w:rsidRPr="002A1584">
        <w:rPr>
          <w:lang w:val="en-US"/>
        </w:rPr>
        <w:t>co-channel interference (</w:t>
      </w:r>
      <w:r w:rsidRPr="002A1584">
        <w:rPr>
          <w:lang w:val="en-US"/>
        </w:rPr>
        <w:t>CCI</w:t>
      </w:r>
      <w:r w:rsidR="00E165B4" w:rsidRPr="002A1584">
        <w:rPr>
          <w:lang w:val="en-US"/>
        </w:rPr>
        <w:t>)</w:t>
      </w:r>
      <w:r w:rsidR="00D549DA">
        <w:rPr>
          <w:lang w:val="en-US"/>
        </w:rPr>
        <w:t xml:space="preserve"> </w:t>
      </w:r>
      <w:r w:rsidR="00D549DA">
        <w:rPr>
          <w:lang w:val="en-US"/>
        </w:rPr>
        <w:fldChar w:fldCharType="begin"/>
      </w:r>
      <w:r w:rsidR="00D549DA">
        <w:rPr>
          <w:lang w:val="en-US"/>
        </w:rPr>
        <w:instrText xml:space="preserve"> ADDIN ZOTERO_ITEM CSL_CITATION {"citationID":"HBLkTCUN","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D549DA">
        <w:rPr>
          <w:lang w:val="en-US"/>
        </w:rPr>
        <w:fldChar w:fldCharType="separate"/>
      </w:r>
      <w:r w:rsidR="00D549DA">
        <w:rPr>
          <w:noProof/>
          <w:lang w:val="en-US"/>
        </w:rPr>
        <w:t>[Chiasserini and Rao 2003]</w:t>
      </w:r>
      <w:r w:rsidR="00D549DA">
        <w:rPr>
          <w:lang w:val="en-US"/>
        </w:rPr>
        <w:fldChar w:fldCharType="end"/>
      </w:r>
      <w:r w:rsidR="00E165B4" w:rsidRPr="002A1584">
        <w:rPr>
          <w:lang w:val="en-US"/>
        </w:rPr>
        <w:t>. Fig. 3</w:t>
      </w:r>
      <w:r w:rsidRPr="002A1584">
        <w:rPr>
          <w:lang w:val="en-US"/>
        </w:rPr>
        <w:t xml:space="preserve"> </w:t>
      </w:r>
      <w:r w:rsidR="002A1584" w:rsidRPr="002A1584">
        <w:rPr>
          <w:lang w:val="en-US"/>
        </w:rPr>
        <w:t>shows this</w:t>
      </w:r>
      <w:r w:rsidRPr="002A1584">
        <w:rPr>
          <w:lang w:val="en-US"/>
        </w:rPr>
        <w:t xml:space="preserve">. </w:t>
      </w:r>
      <w:r w:rsidR="00EA6C4A" w:rsidRPr="00D549DA">
        <w:rPr>
          <w:lang w:val="en-US"/>
        </w:rPr>
        <w:t>Supposing</w:t>
      </w:r>
      <w:r w:rsidR="00D549DA" w:rsidRPr="00D549DA">
        <w:rPr>
          <w:lang w:val="en-US"/>
        </w:rPr>
        <w:t xml:space="preserve"> frequency</w:t>
      </w:r>
      <w:r w:rsidR="00EA6C4A" w:rsidRPr="00D549DA">
        <w:rPr>
          <w:lang w:val="en-US"/>
        </w:rPr>
        <w:t xml:space="preserve"> </w:t>
      </w:r>
      <m:oMath>
        <m:r>
          <w:rPr>
            <w:rFonts w:ascii="Cambria Math" w:hAnsi="Cambria Math"/>
            <w:lang w:val="en-US"/>
          </w:rPr>
          <m:t>f(k+3)</m:t>
        </m:r>
      </m:oMath>
      <w:r w:rsidRPr="00D549DA">
        <w:rPr>
          <w:lang w:val="en-US"/>
        </w:rPr>
        <w:t xml:space="preserve"> </w:t>
      </w:r>
      <w:r w:rsidR="00EA6C4A" w:rsidRPr="00D549DA">
        <w:rPr>
          <w:lang w:val="en-US"/>
        </w:rPr>
        <w:t>lies in</w:t>
      </w:r>
      <w:r w:rsidRPr="00D549DA">
        <w:rPr>
          <w:lang w:val="en-US"/>
        </w:rPr>
        <w:t xml:space="preserve"> the WL</w:t>
      </w:r>
      <w:r w:rsidR="00EA6C4A" w:rsidRPr="00D549DA">
        <w:rPr>
          <w:lang w:val="en-US"/>
        </w:rPr>
        <w:t>AN band.</w:t>
      </w:r>
      <w:r w:rsidRPr="00D549DA">
        <w:rPr>
          <w:lang w:val="en-US"/>
        </w:rPr>
        <w:t xml:space="preserve"> </w:t>
      </w:r>
      <w:r w:rsidR="00EA6C4A" w:rsidRPr="00D549DA">
        <w:rPr>
          <w:lang w:val="en-US"/>
        </w:rPr>
        <w:t>I</w:t>
      </w:r>
      <w:r w:rsidR="00EA6C4A" w:rsidRPr="00D549DA">
        <w:rPr>
          <w:lang w:val="en-US"/>
        </w:rPr>
        <w:t xml:space="preserve">nstead of </w:t>
      </w:r>
      <w:r w:rsidR="00EA6C4A" w:rsidRPr="00D549DA">
        <w:rPr>
          <w:lang w:val="en-US"/>
        </w:rPr>
        <w:t xml:space="preserve">transmitting </w:t>
      </w:r>
      <w:r w:rsidR="00EA6C4A" w:rsidRPr="00D549DA">
        <w:rPr>
          <w:lang w:val="en-US"/>
        </w:rPr>
        <w:t>a single-slot packet</w:t>
      </w:r>
      <w:r w:rsidR="00EA6C4A" w:rsidRPr="00D549DA">
        <w:rPr>
          <w:lang w:val="en-US"/>
        </w:rPr>
        <w:t xml:space="preserve"> </w:t>
      </w:r>
      <w:r w:rsidRPr="00D549DA">
        <w:rPr>
          <w:lang w:val="en-US"/>
        </w:rPr>
        <w:t>the master transmit</w:t>
      </w:r>
      <w:r w:rsidR="00EA6C4A" w:rsidRPr="00D549DA">
        <w:rPr>
          <w:lang w:val="en-US"/>
        </w:rPr>
        <w:t>s</w:t>
      </w:r>
      <w:r w:rsidRPr="00D549DA">
        <w:rPr>
          <w:lang w:val="en-US"/>
        </w:rPr>
        <w:t xml:space="preserve"> a three-slot packet, </w:t>
      </w:r>
      <w:r w:rsidR="00EA6C4A" w:rsidRPr="00D549DA">
        <w:rPr>
          <w:lang w:val="en-US"/>
        </w:rPr>
        <w:t xml:space="preserve">avoiding </w:t>
      </w:r>
      <w:r w:rsidRPr="00D549DA">
        <w:rPr>
          <w:lang w:val="en-US"/>
        </w:rPr>
        <w:t xml:space="preserve">transmission </w:t>
      </w:r>
      <w:r w:rsidR="00D549DA" w:rsidRPr="00D549DA">
        <w:rPr>
          <w:lang w:val="en-US"/>
        </w:rPr>
        <w:t>on</w:t>
      </w:r>
      <m:oMath>
        <m:r>
          <w:rPr>
            <w:rFonts w:ascii="Cambria Math" w:hAnsi="Cambria Math"/>
            <w:lang w:val="en-US"/>
          </w:rPr>
          <m:t>f</m:t>
        </m:r>
        <m:d>
          <m:dPr>
            <m:ctrlPr>
              <w:rPr>
                <w:rFonts w:ascii="Cambria Math" w:hAnsi="Cambria Math"/>
                <w:i/>
                <w:lang w:val="en-US"/>
              </w:rPr>
            </m:ctrlPr>
          </m:dPr>
          <m:e>
            <m:r>
              <w:rPr>
                <w:rFonts w:ascii="Cambria Math" w:hAnsi="Cambria Math"/>
                <w:lang w:val="en-US"/>
              </w:rPr>
              <m:t>k+3</m:t>
            </m:r>
          </m:e>
        </m:d>
      </m:oMath>
      <w:r w:rsidR="00D549DA" w:rsidRPr="00D549DA">
        <w:rPr>
          <w:lang w:val="en-US"/>
        </w:rPr>
        <w:t xml:space="preserve"> </w:t>
      </w:r>
      <w:r w:rsidR="00D549DA" w:rsidRPr="00D549DA">
        <w:rPr>
          <w:lang w:val="en-US"/>
        </w:rPr>
        <w:fldChar w:fldCharType="begin"/>
      </w:r>
      <w:r w:rsidR="00D549DA" w:rsidRPr="00D549DA">
        <w:rPr>
          <w:lang w:val="en-US"/>
        </w:rPr>
        <w:instrText xml:space="preserve"> ADDIN ZOTERO_ITEM CSL_CITATION {"citationID":"slLIXFwc","properties":{"formattedCitation":"[Li 2007]","plainCitation":"[Li 2007]"},"citationItems":[{"id":194,"uris":["http://zotero.org/users/local/tVEw5gbi/items/789XMCAW"],"uri":["http://zotero.org/users/local/tVEw5gbi/items/789XMCAW"],"itemData":{"id":194,"type":"thesis","title":"Robust Coexistence Methods for Frequency Hopped Wireless Networks","publisher":"University of Louisville","number-of-pages":"127","source":"Google Books","abstract":"With the upcoming pervasive deployment of wireless networks and devices on the unlicensed band, co-channel interference caused by frequency collisions among coexisting networks have become one of the major performance limiting challenges. In recent years the coexistence issue has gained increasing attention. However, many collision avoidance schemes are not applicable to multiple frequency hopped (FH) networks, mainly due to the fact that the frequency channels of FH signals are constantly changing and the hop sequence of one network to another is unknown. In this dissertation, a comprehensive framework for co-channel interference mitigation and robust coexistence of multiple FH networks is developed. The main components of this framework include a dual channel transmission technique in the medium access control layer, a diversity scheme for single-antenna multi-carrier systems over frequency-selective channels, and a signal processing method for collision resolution based on blind multiuser detection in the physical layer. This dissertation discusses the system modeling, design, theoretic analysis, simulation, and testbed implementation involved in the aforementioned framework. This design enables robust coexistence of multiple uncoordinated FH networks. The diversity techniques and signal processing methods developed in this dissertation are also applicable to other wireless systems.","note":"Google-Books-ID: 3Go1Ct2fW4MC","language":"en","author":[{"family":"Li","given":"Jingli"}],"issued":{"date-parts":[["2007"]]}}}],"schema":"https://github.com/citation-style-language/schema/raw/master/csl-citation.json"} </w:instrText>
      </w:r>
      <w:r w:rsidR="00D549DA" w:rsidRPr="00D549DA">
        <w:rPr>
          <w:lang w:val="en-US"/>
        </w:rPr>
        <w:fldChar w:fldCharType="separate"/>
      </w:r>
      <w:r w:rsidR="00D549DA" w:rsidRPr="00D549DA">
        <w:rPr>
          <w:noProof/>
          <w:lang w:val="en-US"/>
        </w:rPr>
        <w:t>[Li 2007]</w:t>
      </w:r>
      <w:r w:rsidR="00D549DA" w:rsidRPr="00D549DA">
        <w:rPr>
          <w:lang w:val="en-US"/>
        </w:rPr>
        <w:fldChar w:fldCharType="end"/>
      </w:r>
      <w:r w:rsidR="00EA6C4A" w:rsidRPr="00D549DA">
        <w:rPr>
          <w:lang w:val="en-US"/>
        </w:rPr>
        <w:t>.</w:t>
      </w:r>
      <w:r w:rsidR="00AA25E1">
        <w:rPr>
          <w:lang w:val="en-US"/>
        </w:rPr>
        <w:t xml:space="preserve"> </w:t>
      </w:r>
      <w:r w:rsidR="006470F0" w:rsidRPr="00B63281">
        <w:rPr>
          <w:noProof/>
        </w:rPr>
        <w:t>Chiasserini and Rao</w:t>
      </w:r>
      <w:r w:rsidR="00A47EB2" w:rsidRPr="00B63281">
        <w:rPr>
          <w:noProof/>
        </w:rPr>
        <w:t xml:space="preserve"> </w:t>
      </w:r>
      <w:r w:rsidR="006470F0" w:rsidRPr="00B63281">
        <w:fldChar w:fldCharType="begin"/>
      </w:r>
      <w:r w:rsidR="006470F0" w:rsidRPr="00B63281">
        <w:instrText xml:space="preserve"> ADDIN ZOTERO_ITEM CSL_CITATION {"citationID":"DfBxPjac","properties":{"formattedCitation":"[Chiasserini and Rao 2003]","plainCitation":"[Chiasserini and Rao 2003]"},"citationItems":[{"id":131,"uris":["http://zotero.org/users/local/tVEw5gbi/items/EFZVX559"],"uri":["http://zotero.org/users/local/tVEw5gbi/items/EFZVX559"],"itemData":{"id":131,"type":"article-journal","title":"Coexistence mechanisms for interference mitigation in the 2.4-GHz ISM band","container-title":"IEEE Transactions on Wireless Communications","page":"964-975","volume":"2","issue":"5","source":"IEEE Xplore","abstract":"Wireless technologies sharing the same frequency band and operating in the same environment often interfere with each other, causing severe decrease in performance. We propose two coexistence mechanisms based on traffic scheduling techniques that mitigate interference between different wireless systems operating in the 2.4-GHz industrial, medical, and scientific band. In particular, we consider IEEE 802.11 wireless local area networks (WLANs) and Bluetooth (BT) voice and data nodes, showing that the proposed algorithms can work when the two systems are able to exchange information as well as when they operate independently of one another. Results indicate that the proposed algorithms remarkably mitigate the interference between the IEEE 802.11 and BT technologies at the expense of a small additional delay in the data transfer. It is also shown that the impact of the interference generated by microwave ovens on the IEEE 802.11 WLANs performance can be significantly reduced through the mechanisms presented.","DOI":"10.1109/TWC.2003.817417","ISSN":"1536-1276","author":[{"family":"Chiasserini","given":"C. F."},{"family":"Rao","given":"R. R."}],"issued":{"date-parts":[["2003",9]]}}}],"schema":"https://github.com/citation-style-language/schema/raw/master/csl-citation.json"} </w:instrText>
      </w:r>
      <w:r w:rsidR="006470F0" w:rsidRPr="00B63281">
        <w:fldChar w:fldCharType="separate"/>
      </w:r>
      <w:r w:rsidR="006470F0" w:rsidRPr="00B63281">
        <w:rPr>
          <w:noProof/>
        </w:rPr>
        <w:t>[2003]</w:t>
      </w:r>
      <w:r w:rsidR="006470F0" w:rsidRPr="00B63281">
        <w:fldChar w:fldCharType="end"/>
      </w:r>
      <w:r w:rsidR="006470F0" w:rsidRPr="00B63281">
        <w:t xml:space="preserve"> </w:t>
      </w:r>
      <w:r w:rsidR="00AA25E1" w:rsidRPr="00B63281">
        <w:t xml:space="preserve">show that </w:t>
      </w:r>
      <w:r w:rsidR="00A47EB2" w:rsidRPr="00B63281">
        <w:t xml:space="preserve">Bluetooth throughput is significantly improved when using </w:t>
      </w:r>
      <w:r w:rsidR="00AA25E1" w:rsidRPr="00B63281">
        <w:t>OLA</w:t>
      </w:r>
      <w:r w:rsidR="00B63281" w:rsidRPr="00B63281">
        <w:t>, and that it can reduce</w:t>
      </w:r>
      <w:r w:rsidR="00AA25E1" w:rsidRPr="00B63281">
        <w:t xml:space="preserve"> interference from microwave ovens.</w:t>
      </w:r>
      <w:r w:rsidR="006470F0" w:rsidRPr="00B63281">
        <w:t xml:space="preserve"> </w:t>
      </w:r>
      <w:r w:rsidR="006470F0" w:rsidRPr="004C2E5C">
        <w:rPr>
          <w:color w:val="FF0000"/>
        </w:rPr>
        <w:t>Any drawbacks???</w:t>
      </w:r>
      <w:bookmarkStart w:id="5" w:name="_GoBack"/>
      <w:bookmarkEnd w:id="5"/>
    </w:p>
    <w:p w14:paraId="0ECF3D9C" w14:textId="68964880" w:rsidR="00C975C6" w:rsidRDefault="00C975C6" w:rsidP="00C975C6">
      <w:pPr>
        <w:pStyle w:val="Heading2"/>
      </w:pPr>
      <w:r>
        <w:t>Network Latency</w:t>
      </w:r>
    </w:p>
    <w:p w14:paraId="74DD677C" w14:textId="7AB455A4" w:rsidR="00E71C23" w:rsidRDefault="00E71C23" w:rsidP="00495661">
      <w:pPr>
        <w:pStyle w:val="Heading2"/>
      </w:pPr>
      <w:r>
        <w:t>Audio Quality</w:t>
      </w:r>
    </w:p>
    <w:p w14:paraId="1A7B2522" w14:textId="4569DB3D" w:rsidR="00D341B2" w:rsidRPr="008A49F1" w:rsidRDefault="008A49F1" w:rsidP="008A49F1">
      <w:pPr>
        <w:pStyle w:val="Normalfirst"/>
      </w:pPr>
      <w:r w:rsidRPr="00C173CE">
        <w:rPr>
          <w:rFonts w:cs="Times New Roman"/>
          <w:color w:val="FF0000"/>
          <w:szCs w:val="20"/>
          <w:lang w:val="en-US"/>
        </w:rPr>
        <w:t xml:space="preserve">Bluetooth </w:t>
      </w:r>
      <w:r>
        <w:rPr>
          <w:rFonts w:cs="Times New Roman"/>
          <w:color w:val="FF0000"/>
          <w:szCs w:val="20"/>
          <w:lang w:val="en-US"/>
        </w:rPr>
        <w:t xml:space="preserve">uses the </w:t>
      </w:r>
      <w:r w:rsidRPr="00C173CE">
        <w:rPr>
          <w:rFonts w:cs="Times New Roman"/>
          <w:color w:val="FF0000"/>
          <w:szCs w:val="20"/>
          <w:lang w:val="en-US"/>
        </w:rPr>
        <w:t>Adva</w:t>
      </w:r>
      <w:r>
        <w:rPr>
          <w:rFonts w:cs="Times New Roman"/>
          <w:color w:val="FF0000"/>
          <w:szCs w:val="20"/>
          <w:lang w:val="en-US"/>
        </w:rPr>
        <w:t xml:space="preserve">nced Audio Distribution Profile (A2DP), to stream stereo audio from a source device to headphones or speakers </w:t>
      </w:r>
      <w:r>
        <w:rPr>
          <w:rFonts w:cs="Times New Roman"/>
          <w:color w:val="FF0000"/>
          <w:szCs w:val="20"/>
          <w:lang w:val="en-US"/>
        </w:rPr>
        <w:fldChar w:fldCharType="begin"/>
      </w:r>
      <w:r w:rsidR="005C392C">
        <w:rPr>
          <w:rFonts w:cs="Times New Roman"/>
          <w:color w:val="FF0000"/>
          <w:szCs w:val="20"/>
          <w:lang w:val="en-US"/>
        </w:rPr>
        <w:instrText xml:space="preserve"> ADDIN ZOTERO_ITEM CSL_CITATION {"citationID":"74k2uMvF","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Pr>
          <w:rFonts w:cs="Times New Roman"/>
          <w:color w:val="FF0000"/>
          <w:szCs w:val="20"/>
          <w:lang w:val="en-US"/>
        </w:rPr>
        <w:fldChar w:fldCharType="separate"/>
      </w:r>
      <w:r>
        <w:rPr>
          <w:rFonts w:cs="Times New Roman"/>
          <w:noProof/>
          <w:color w:val="FF0000"/>
          <w:szCs w:val="20"/>
          <w:lang w:val="en-US"/>
        </w:rPr>
        <w:t>[Bluetooth SIG 2015]</w:t>
      </w:r>
      <w:r>
        <w:rPr>
          <w:rFonts w:cs="Times New Roman"/>
          <w:color w:val="FF0000"/>
          <w:szCs w:val="20"/>
          <w:lang w:val="en-US"/>
        </w:rPr>
        <w:fldChar w:fldCharType="end"/>
      </w:r>
      <w:r>
        <w:rPr>
          <w:rFonts w:cs="Times New Roman"/>
          <w:color w:val="FF0000"/>
          <w:szCs w:val="20"/>
          <w:lang w:val="en-US"/>
        </w:rPr>
        <w:t>.</w:t>
      </w:r>
      <w:r>
        <w:t xml:space="preserve"> </w:t>
      </w:r>
      <w:r w:rsidR="00D341B2" w:rsidRPr="00AC7DD0">
        <w:rPr>
          <w:color w:val="FF0000"/>
        </w:rPr>
        <w:t xml:space="preserve">The A2DP uses the low complexity </w:t>
      </w:r>
      <w:proofErr w:type="spellStart"/>
      <w:r w:rsidR="00D341B2" w:rsidRPr="00AC7DD0">
        <w:rPr>
          <w:color w:val="FF0000"/>
        </w:rPr>
        <w:t>subband</w:t>
      </w:r>
      <w:proofErr w:type="spellEnd"/>
      <w:r w:rsidR="00D341B2" w:rsidRPr="00AC7DD0">
        <w:rPr>
          <w:color w:val="FF0000"/>
        </w:rPr>
        <w:t xml:space="preserve"> codec (SBC) to ensure the interoperability </w:t>
      </w:r>
      <w:r w:rsidR="00D341B2" w:rsidRPr="00AC7DD0">
        <w:rPr>
          <w:color w:val="FF0000"/>
        </w:rPr>
        <w:fldChar w:fldCharType="begin"/>
      </w:r>
      <w:r w:rsidR="005C392C">
        <w:rPr>
          <w:color w:val="FF0000"/>
        </w:rPr>
        <w:instrText xml:space="preserve"> ADDIN ZOTERO_ITEM CSL_CITATION {"citationID":"VtOce4T3","properties":{"formattedCitation":"[Bluetooth SIG 2015]","plainCitation":"[Bluetooth SIG 2015]"},"citationItems":[{"id":122,"uris":["http://zotero.org/users/local/tVEw5gbi/items/GFUIS4GQ"],"uri":["http://zotero.org/users/local/tVEw5gbi/items/GFUIS4GQ"],"itemData":{"id":122,"type":"article-journal","title":"Advanced Audio Distribution Profile Specification","container-title":"Version 1.3.1","abstract":"This profile defines the requirements for Bluetooth® devices necessary for support of the high quality audio distribution. The requirements are expressed in terms of end-user services, and by defining the features and procedures that are required for interoperability between Bluetooth devices in the Audio Distribution usage model.","author":[{"family":"Bluetooth SIG","given":""}],"issued":{"date-parts":[["2015",7,14]]}}}],"schema":"https://github.com/citation-style-language/schema/raw/master/csl-citation.json"} </w:instrText>
      </w:r>
      <w:r w:rsidR="00D341B2" w:rsidRPr="00AC7DD0">
        <w:rPr>
          <w:color w:val="FF0000"/>
        </w:rPr>
        <w:fldChar w:fldCharType="separate"/>
      </w:r>
      <w:r w:rsidR="00D341B2" w:rsidRPr="00AC7DD0">
        <w:rPr>
          <w:noProof/>
          <w:color w:val="FF0000"/>
        </w:rPr>
        <w:t>[Bluetooth SIG 2015]</w:t>
      </w:r>
      <w:r w:rsidR="00D341B2" w:rsidRPr="00AC7DD0">
        <w:rPr>
          <w:color w:val="FF0000"/>
        </w:rPr>
        <w:fldChar w:fldCharType="end"/>
      </w:r>
      <w:r w:rsidR="00D341B2" w:rsidRPr="00AC7DD0">
        <w:rPr>
          <w:color w:val="FF0000"/>
        </w:rPr>
        <w:t>.</w:t>
      </w:r>
      <w:r w:rsidR="00AC7DD0" w:rsidRPr="00AC7DD0">
        <w:rPr>
          <w:color w:val="FF0000"/>
        </w:rPr>
        <w:t xml:space="preserve"> The device may also support Optional codecs to maximize its usability. When both SRC and SNK support the same Optional codec, this codec may be used instead of Mandatory codec. The device may support other codecs as Vendor Specific A2DP codecs. A user of a Vendor Specific A2DP codec (hereafter the Vendor) will need to define parameters and other information necessary for use of the codec in A2DP.</w:t>
      </w:r>
    </w:p>
    <w:p w14:paraId="57F23CC2" w14:textId="22392FA5" w:rsidR="00495661" w:rsidRPr="00495661" w:rsidRDefault="00495661" w:rsidP="00495661">
      <w:pPr>
        <w:rPr>
          <w:lang w:val="en-US"/>
        </w:rPr>
      </w:pPr>
      <w:r>
        <w:rPr>
          <w:lang w:val="en-US"/>
        </w:rPr>
        <w:t xml:space="preserve">Many audio codecs have been developed to improve the audio quality transmitted over Bluetooth </w:t>
      </w:r>
      <w:proofErr w:type="spellStart"/>
      <w:r>
        <w:rPr>
          <w:lang w:val="en-US"/>
        </w:rPr>
        <w:t>piconets</w:t>
      </w:r>
      <w:proofErr w:type="spellEnd"/>
      <w:r>
        <w:rPr>
          <w:lang w:val="en-US"/>
        </w:rPr>
        <w:t xml:space="preserve">, including </w:t>
      </w:r>
      <w:proofErr w:type="spellStart"/>
      <w:r>
        <w:rPr>
          <w:lang w:val="en-US"/>
        </w:rPr>
        <w:t>aptX</w:t>
      </w:r>
      <w:proofErr w:type="spellEnd"/>
      <w:r>
        <w:rPr>
          <w:lang w:val="en-US"/>
        </w:rPr>
        <w:t>/</w:t>
      </w:r>
      <w:proofErr w:type="spellStart"/>
      <w:r>
        <w:rPr>
          <w:lang w:val="en-US"/>
        </w:rPr>
        <w:t>aptX</w:t>
      </w:r>
      <w:proofErr w:type="spellEnd"/>
      <w:r>
        <w:rPr>
          <w:lang w:val="en-US"/>
        </w:rPr>
        <w:t xml:space="preserve"> HD, Low Complexity Sub Band Coding (SBC) and LDAC. </w:t>
      </w:r>
      <w:proofErr w:type="spellStart"/>
      <w:r>
        <w:rPr>
          <w:lang w:val="en-US"/>
        </w:rPr>
        <w:t>aptX</w:t>
      </w:r>
      <w:proofErr w:type="spellEnd"/>
      <w:r>
        <w:rPr>
          <w:lang w:val="en-US"/>
        </w:rPr>
        <w:t xml:space="preserve"> HD claims ‘better than CD’ audio quality, whilst LDAC transfers 3x more data than SBC (990kbps vs 328kbps) plus the ability to ‘maintain maximum bit depth and frequency of 96kHz/24bit audio’ </w:t>
      </w:r>
      <w:r>
        <w:rPr>
          <w:lang w:val="en-US"/>
        </w:rPr>
        <w:fldChar w:fldCharType="begin"/>
      </w:r>
      <w:r>
        <w:rPr>
          <w:lang w:val="en-US"/>
        </w:rPr>
        <w:instrText xml:space="preserve"> ADDIN ZOTERO_ITEM CSL_CITATION {"citationID":"RRHFzX7r","properties":{"formattedCitation":"[McClintock 2016; Sony Corporation 2016]","plainCitation":"[McClintock 2016; Sony Corporation 2016]"},"citationItems":[{"id":72,"uris":["http://zotero.org/users/local/tVEw5gbi/items/W75J6F3I"],"uri":["http://zotero.org/users/local/tVEw5gbi/items/W75J6F3I"],"itemData":{"id":72,"type":"paper-conference","title":"Can Bluetooth ever Replace the Wire?","publisher-place":"Paris","event":"AES Paris 2016","event-place":"Paris","abstract":"Bluetooth is widely used as a wireless connection for audio applications including mobile phones, media players and wearables, removing the need for cables. The combination of the A2DP protocol and frame based codecs used in many Bluetooth stereo audio implementations have led to excessive latency and acoustic performance significantly below CD quality. This paper will cover the latest developments in Bluetooth audio connectivity that will deliver CD quality audio, or better, and low latency for video and gaming applications. These developments together with the increased battery life delivered by Bluetooth Smart could lead to the elimination of wires for many applications.","URL":"http://www.aes.org/e-lib/browse.cfm?elib=18236","author":[{"family":"McClintock","given":"Jonny"}],"issued":{"date-parts":[["2016",6,7]]},"accessed":{"date-parts":[["2016",11,3]]}}},{"id":124,"uris":["http://zotero.org/users/local/tVEw5gbi/items/T2ZUD6XD"],"uri":["http://zotero.org/users/local/tVEw5gbi/items/T2ZUD6XD"],"itemData":{"id":124,"type":"webpage","title":"LDAC","container-title":"LDAC","URL":"http://www.sony.net/Products/LDAC/","author":[{"family":"Sony Corporation","given":""}],"issued":{"date-parts":[["2016"]]},"accessed":{"date-parts":[["2016",11,4]]}}}],"schema":"https://github.com/citation-style-language/schema/raw/master/csl-citation.json"} </w:instrText>
      </w:r>
      <w:r>
        <w:rPr>
          <w:lang w:val="en-US"/>
        </w:rPr>
        <w:fldChar w:fldCharType="separate"/>
      </w:r>
      <w:r>
        <w:rPr>
          <w:noProof/>
          <w:lang w:val="en-US"/>
        </w:rPr>
        <w:t>[McClintock 2016; Sony Corporation 2016]</w:t>
      </w:r>
      <w:r>
        <w:rPr>
          <w:lang w:val="en-US"/>
        </w:rPr>
        <w:fldChar w:fldCharType="end"/>
      </w:r>
      <w:r>
        <w:rPr>
          <w:lang w:val="en-US"/>
        </w:rPr>
        <w:t xml:space="preserve">. Bluetooth 5 is </w:t>
      </w:r>
      <w:r>
        <w:rPr>
          <w:lang w:val="en-US"/>
        </w:rPr>
        <w:lastRenderedPageBreak/>
        <w:t xml:space="preserve">also due to launch in early 2017, with quadrupled range, doubled speed and a 800% data broadcasting capacity </w:t>
      </w:r>
      <w:r>
        <w:rPr>
          <w:lang w:val="en-US"/>
        </w:rPr>
        <w:fldChar w:fldCharType="begin"/>
      </w:r>
      <w:r w:rsidR="001B582C">
        <w:rPr>
          <w:lang w:val="en-US"/>
        </w:rPr>
        <w:instrText xml:space="preserve"> ADDIN ZOTERO_ITEM CSL_CITATION {"citationID":"9hkO9N17","properties":{"formattedCitation":"[Bluetooth SIG 2016b]","plainCitation":"[Bluetooth SIG 2016b]"},"citationItems":[{"id":125,"uris":["http://zotero.org/users/local/tVEw5gbi/items/BG48WQVB"],"uri":["http://zotero.org/users/local/tVEw5gbi/items/BG48WQVB"],"itemData":{"id":125,"type":"webpage","title":"Bluetooth 5 announcement - Kirkland, Washington","container-title":"Bluetooth® 5 quadruples range, doubles speed, increases data broadcasting capacity by 800%","URL":"https://www.bluetooth.com/news/pressreleases/2016/06/16/-bluetooth5-quadruples-rangedoubles-speedincreases-data-broadcasting-capacity-by-800","author":[{"family":"Bluetooth SIG","given":""}],"issued":{"date-parts":[["2016",6,16]]},"accessed":{"date-parts":[["2016",11,4]]}}}],"schema":"https://github.com/citation-style-language/schema/raw/master/csl-citation.json"} </w:instrText>
      </w:r>
      <w:r>
        <w:rPr>
          <w:lang w:val="en-US"/>
        </w:rPr>
        <w:fldChar w:fldCharType="separate"/>
      </w:r>
      <w:r w:rsidR="001B582C">
        <w:rPr>
          <w:noProof/>
          <w:lang w:val="en-US"/>
        </w:rPr>
        <w:t>[Bluetooth SIG 2016b]</w:t>
      </w:r>
      <w:r>
        <w:rPr>
          <w:lang w:val="en-US"/>
        </w:rPr>
        <w:fldChar w:fldCharType="end"/>
      </w:r>
      <w:r>
        <w:rPr>
          <w:lang w:val="en-US"/>
        </w:rPr>
        <w:t>.</w:t>
      </w:r>
    </w:p>
    <w:p w14:paraId="11CA9121" w14:textId="232E52C4" w:rsidR="00726E4D" w:rsidRDefault="00726E4D" w:rsidP="00726E4D">
      <w:pPr>
        <w:pStyle w:val="Heading1"/>
      </w:pPr>
      <w:bookmarkStart w:id="6" w:name="_Toc224289343"/>
      <w:bookmarkStart w:id="7" w:name="_Toc224289621"/>
      <w:r>
        <w:t>Conclusions</w:t>
      </w:r>
    </w:p>
    <w:p w14:paraId="035252AF" w14:textId="77777777" w:rsidR="003664E0" w:rsidRPr="005D2B76" w:rsidRDefault="003664E0" w:rsidP="003664E0">
      <w:pPr>
        <w:pStyle w:val="Heading1unnumbered"/>
      </w:pPr>
      <w:r w:rsidRPr="005D2B76">
        <w:t>References</w:t>
      </w:r>
      <w:bookmarkEnd w:id="6"/>
      <w:bookmarkEnd w:id="7"/>
    </w:p>
    <w:p w14:paraId="1917E839" w14:textId="77777777" w:rsidR="006470F0" w:rsidRPr="006470F0" w:rsidRDefault="00FF441A" w:rsidP="006470F0">
      <w:pPr>
        <w:pStyle w:val="Bibliography"/>
        <w:rPr>
          <w:rFonts w:cs="Times New Roman"/>
          <w:color w:val="000000"/>
        </w:rPr>
      </w:pPr>
      <w:r>
        <w:fldChar w:fldCharType="begin"/>
      </w:r>
      <w:r w:rsidR="00F424D7">
        <w:instrText xml:space="preserve"> ADDIN ZOTERO_BIBL {"custom":[]} CSL_BIBLIOGRAPHY </w:instrText>
      </w:r>
      <w:r>
        <w:fldChar w:fldCharType="separate"/>
      </w:r>
      <w:proofErr w:type="spellStart"/>
      <w:r w:rsidR="006470F0" w:rsidRPr="006470F0">
        <w:rPr>
          <w:rFonts w:cs="Times New Roman"/>
          <w:color w:val="000000"/>
        </w:rPr>
        <w:t>Abinayaa</w:t>
      </w:r>
      <w:proofErr w:type="spellEnd"/>
      <w:r w:rsidR="006470F0" w:rsidRPr="006470F0">
        <w:rPr>
          <w:rFonts w:cs="Times New Roman"/>
          <w:color w:val="000000"/>
        </w:rPr>
        <w:t xml:space="preserve">, V. and </w:t>
      </w:r>
      <w:proofErr w:type="spellStart"/>
      <w:r w:rsidR="006470F0" w:rsidRPr="006470F0">
        <w:rPr>
          <w:rFonts w:cs="Times New Roman"/>
          <w:color w:val="000000"/>
        </w:rPr>
        <w:t>Jayan</w:t>
      </w:r>
      <w:proofErr w:type="spellEnd"/>
      <w:r w:rsidR="006470F0" w:rsidRPr="006470F0">
        <w:rPr>
          <w:rFonts w:cs="Times New Roman"/>
          <w:color w:val="000000"/>
        </w:rPr>
        <w:t xml:space="preserve">, </w:t>
      </w:r>
      <w:proofErr w:type="spellStart"/>
      <w:r w:rsidR="006470F0" w:rsidRPr="006470F0">
        <w:rPr>
          <w:rFonts w:cs="Times New Roman"/>
          <w:color w:val="000000"/>
        </w:rPr>
        <w:t>Anagha</w:t>
      </w:r>
      <w:proofErr w:type="spellEnd"/>
      <w:r w:rsidR="006470F0" w:rsidRPr="006470F0">
        <w:rPr>
          <w:rFonts w:cs="Times New Roman"/>
          <w:color w:val="000000"/>
        </w:rPr>
        <w:t xml:space="preserve">, 2014: ‘Case Study on Comparison of Wireless Technologies in Industrial Applications’, </w:t>
      </w:r>
      <w:r w:rsidR="006470F0" w:rsidRPr="006470F0">
        <w:rPr>
          <w:rFonts w:cs="Times New Roman"/>
          <w:i/>
          <w:iCs/>
          <w:color w:val="000000"/>
        </w:rPr>
        <w:t>International Journal of Scientific and Research Publications</w:t>
      </w:r>
      <w:r w:rsidR="006470F0" w:rsidRPr="006470F0">
        <w:rPr>
          <w:rFonts w:cs="Times New Roman"/>
          <w:color w:val="000000"/>
        </w:rPr>
        <w:t>, 4, 2, (February).</w:t>
      </w:r>
    </w:p>
    <w:p w14:paraId="4534A3DB"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Bisdikian</w:t>
      </w:r>
      <w:proofErr w:type="spellEnd"/>
      <w:r w:rsidRPr="006470F0">
        <w:rPr>
          <w:rFonts w:cs="Times New Roman"/>
          <w:color w:val="000000"/>
        </w:rPr>
        <w:t xml:space="preserve">, </w:t>
      </w:r>
      <w:proofErr w:type="spellStart"/>
      <w:r w:rsidRPr="006470F0">
        <w:rPr>
          <w:rFonts w:cs="Times New Roman"/>
          <w:color w:val="000000"/>
        </w:rPr>
        <w:t>Chatschik</w:t>
      </w:r>
      <w:proofErr w:type="spellEnd"/>
      <w:r w:rsidRPr="006470F0">
        <w:rPr>
          <w:rFonts w:cs="Times New Roman"/>
          <w:color w:val="000000"/>
        </w:rPr>
        <w:t xml:space="preserve">, 2001: </w:t>
      </w:r>
      <w:r w:rsidRPr="006470F0">
        <w:rPr>
          <w:rFonts w:cs="Times New Roman"/>
          <w:i/>
          <w:iCs/>
          <w:color w:val="000000"/>
        </w:rPr>
        <w:t>An Overview of the Bluetooth Wireless Technology</w:t>
      </w:r>
      <w:r w:rsidRPr="006470F0">
        <w:rPr>
          <w:rFonts w:cs="Times New Roman"/>
          <w:color w:val="000000"/>
        </w:rPr>
        <w:t xml:space="preserve"> (Thomas J. Watson Research </w:t>
      </w:r>
      <w:proofErr w:type="spellStart"/>
      <w:r w:rsidRPr="006470F0">
        <w:rPr>
          <w:rFonts w:cs="Times New Roman"/>
          <w:color w:val="000000"/>
        </w:rPr>
        <w:t>Center</w:t>
      </w:r>
      <w:proofErr w:type="spellEnd"/>
      <w:r w:rsidRPr="006470F0">
        <w:rPr>
          <w:rFonts w:cs="Times New Roman"/>
          <w:color w:val="000000"/>
        </w:rPr>
        <w:t xml:space="preserve"> P.O. Box 704 Yorktown Heights, NY 10598: IBM Corporation).</w:t>
      </w:r>
    </w:p>
    <w:p w14:paraId="0F7ED789" w14:textId="77777777" w:rsidR="006470F0" w:rsidRPr="006470F0" w:rsidRDefault="006470F0" w:rsidP="006470F0">
      <w:pPr>
        <w:pStyle w:val="Bibliography"/>
        <w:rPr>
          <w:rFonts w:cs="Times New Roman"/>
          <w:color w:val="000000"/>
        </w:rPr>
      </w:pPr>
      <w:r w:rsidRPr="006470F0">
        <w:rPr>
          <w:rFonts w:cs="Times New Roman"/>
          <w:color w:val="000000"/>
        </w:rPr>
        <w:t xml:space="preserve">Bluetooth SIG, 2001: ‘Specifications of the Bluetooth System’, </w:t>
      </w:r>
      <w:r w:rsidRPr="006470F0">
        <w:rPr>
          <w:rFonts w:cs="Times New Roman"/>
          <w:i/>
          <w:iCs/>
          <w:color w:val="000000"/>
        </w:rPr>
        <w:t>Version 1.1</w:t>
      </w:r>
      <w:r w:rsidRPr="006470F0">
        <w:rPr>
          <w:rFonts w:cs="Times New Roman"/>
          <w:color w:val="000000"/>
        </w:rPr>
        <w:t>, (February).</w:t>
      </w:r>
    </w:p>
    <w:p w14:paraId="101F677B" w14:textId="77777777" w:rsidR="006470F0" w:rsidRPr="006470F0" w:rsidRDefault="006470F0" w:rsidP="006470F0">
      <w:pPr>
        <w:pStyle w:val="Bibliography"/>
        <w:rPr>
          <w:rFonts w:cs="Times New Roman"/>
          <w:color w:val="000000"/>
        </w:rPr>
      </w:pPr>
      <w:r w:rsidRPr="006470F0">
        <w:rPr>
          <w:rFonts w:cs="Times New Roman"/>
          <w:color w:val="000000"/>
        </w:rPr>
        <w:t xml:space="preserve">Bluetooth SIG, 2015: ‘Advanced Audio Distribution Profile Specification’, </w:t>
      </w:r>
      <w:r w:rsidRPr="006470F0">
        <w:rPr>
          <w:rFonts w:cs="Times New Roman"/>
          <w:i/>
          <w:iCs/>
          <w:color w:val="000000"/>
        </w:rPr>
        <w:t>Version 1.3.1</w:t>
      </w:r>
      <w:r w:rsidRPr="006470F0">
        <w:rPr>
          <w:rFonts w:cs="Times New Roman"/>
          <w:color w:val="000000"/>
        </w:rPr>
        <w:t>, (July).</w:t>
      </w:r>
    </w:p>
    <w:p w14:paraId="1FD1A2D1" w14:textId="77777777" w:rsidR="006470F0" w:rsidRPr="006470F0" w:rsidRDefault="006470F0" w:rsidP="006470F0">
      <w:pPr>
        <w:pStyle w:val="Bibliography"/>
        <w:rPr>
          <w:rFonts w:cs="Times New Roman"/>
          <w:color w:val="000000"/>
        </w:rPr>
      </w:pPr>
      <w:r w:rsidRPr="006470F0">
        <w:rPr>
          <w:rFonts w:cs="Times New Roman"/>
          <w:color w:val="000000"/>
        </w:rPr>
        <w:t>Bluetooth SIG, 2016</w:t>
      </w:r>
      <w:proofErr w:type="gramStart"/>
      <w:r w:rsidRPr="006470F0">
        <w:rPr>
          <w:rFonts w:cs="Times New Roman"/>
          <w:color w:val="000000"/>
        </w:rPr>
        <w:t>a:‘</w:t>
      </w:r>
      <w:proofErr w:type="gramEnd"/>
      <w:r w:rsidRPr="006470F0">
        <w:rPr>
          <w:rFonts w:cs="Times New Roman"/>
          <w:color w:val="000000"/>
        </w:rPr>
        <w:t>Bluetooth is Everywhere Consumers Hang Out’, https://www.bluetooth.com/marketing-branding/markets/consumer-electronics, accessed 11/11/2016</w:t>
      </w:r>
    </w:p>
    <w:p w14:paraId="485FEA31" w14:textId="77777777" w:rsidR="006470F0" w:rsidRPr="006470F0" w:rsidRDefault="006470F0" w:rsidP="006470F0">
      <w:pPr>
        <w:pStyle w:val="Bibliography"/>
        <w:rPr>
          <w:rFonts w:cs="Times New Roman"/>
          <w:color w:val="000000"/>
        </w:rPr>
      </w:pPr>
      <w:r w:rsidRPr="006470F0">
        <w:rPr>
          <w:rFonts w:cs="Times New Roman"/>
          <w:color w:val="000000"/>
        </w:rPr>
        <w:t>Bluetooth SIG, 2016</w:t>
      </w:r>
      <w:proofErr w:type="gramStart"/>
      <w:r w:rsidRPr="006470F0">
        <w:rPr>
          <w:rFonts w:cs="Times New Roman"/>
          <w:color w:val="000000"/>
        </w:rPr>
        <w:t>b:‘</w:t>
      </w:r>
      <w:proofErr w:type="gramEnd"/>
      <w:r w:rsidRPr="006470F0">
        <w:rPr>
          <w:rFonts w:cs="Times New Roman"/>
          <w:color w:val="000000"/>
        </w:rPr>
        <w:t>Bluetooth 5 announcement - Kirkland, Washington’, https://www.bluetooth.com/news/pressreleases/2016/06/16/-bluetooth5-quadruples-rangedoubles-speedincreases-data-broadcasting-capacity-by-800, accessed 04/11/2016</w:t>
      </w:r>
    </w:p>
    <w:p w14:paraId="22A83178"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Bullis</w:t>
      </w:r>
      <w:proofErr w:type="spellEnd"/>
      <w:r w:rsidRPr="006470F0">
        <w:rPr>
          <w:rFonts w:cs="Times New Roman"/>
          <w:color w:val="000000"/>
        </w:rPr>
        <w:t xml:space="preserve">, Kevin, </w:t>
      </w:r>
      <w:proofErr w:type="gramStart"/>
      <w:r w:rsidRPr="006470F0">
        <w:rPr>
          <w:rFonts w:cs="Times New Roman"/>
          <w:color w:val="000000"/>
        </w:rPr>
        <w:t>2015:‘</w:t>
      </w:r>
      <w:proofErr w:type="gramEnd"/>
      <w:r w:rsidRPr="006470F0">
        <w:rPr>
          <w:rFonts w:cs="Times New Roman"/>
          <w:color w:val="000000"/>
        </w:rPr>
        <w:t>Why Electric Cars Don’t Have Better Batteries’, https://www.technologyreview.com/s/534866/why-we-dont-have-battery-breakthroughs/, accessed 09/11/2016</w:t>
      </w:r>
    </w:p>
    <w:p w14:paraId="297E9001"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Chiasserini</w:t>
      </w:r>
      <w:proofErr w:type="spellEnd"/>
      <w:r w:rsidRPr="006470F0">
        <w:rPr>
          <w:rFonts w:cs="Times New Roman"/>
          <w:color w:val="000000"/>
        </w:rPr>
        <w:t xml:space="preserve">, C.F. and Rao, R.R., 2003: ‘Coexistence mechanisms for interference mitigation in the 2.4-GHz ISM band’, </w:t>
      </w:r>
      <w:r w:rsidRPr="006470F0">
        <w:rPr>
          <w:rFonts w:cs="Times New Roman"/>
          <w:i/>
          <w:iCs/>
          <w:color w:val="000000"/>
        </w:rPr>
        <w:t>IEEE Transactions on Wireless Communications</w:t>
      </w:r>
      <w:r w:rsidRPr="006470F0">
        <w:rPr>
          <w:rFonts w:cs="Times New Roman"/>
          <w:color w:val="000000"/>
        </w:rPr>
        <w:t>, 2, 5, (September), pp.964–75.</w:t>
      </w:r>
    </w:p>
    <w:p w14:paraId="77672DCF"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Dementyev</w:t>
      </w:r>
      <w:proofErr w:type="spellEnd"/>
      <w:r w:rsidRPr="006470F0">
        <w:rPr>
          <w:rFonts w:cs="Times New Roman"/>
          <w:color w:val="000000"/>
        </w:rPr>
        <w:t xml:space="preserve">, </w:t>
      </w:r>
      <w:proofErr w:type="spellStart"/>
      <w:r w:rsidRPr="006470F0">
        <w:rPr>
          <w:rFonts w:cs="Times New Roman"/>
          <w:color w:val="000000"/>
        </w:rPr>
        <w:t>Artem</w:t>
      </w:r>
      <w:proofErr w:type="spellEnd"/>
      <w:r w:rsidRPr="006470F0">
        <w:rPr>
          <w:rFonts w:cs="Times New Roman"/>
          <w:color w:val="000000"/>
        </w:rPr>
        <w:t xml:space="preserve"> et al., 2013: ‘Power Consumption Analysis of Bluetooth Low Energy, ZigBee, and ANT Sensor Nodes in a Cyclic Sleep Scenario’, </w:t>
      </w:r>
      <w:r w:rsidRPr="006470F0">
        <w:rPr>
          <w:rFonts w:cs="Times New Roman"/>
          <w:i/>
          <w:iCs/>
          <w:color w:val="000000"/>
        </w:rPr>
        <w:t>Microsoft Research</w:t>
      </w:r>
      <w:r w:rsidRPr="006470F0">
        <w:rPr>
          <w:rFonts w:cs="Times New Roman"/>
          <w:color w:val="000000"/>
        </w:rPr>
        <w:t>, (April).</w:t>
      </w:r>
    </w:p>
    <w:p w14:paraId="4C5547EC"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Gehrmann</w:t>
      </w:r>
      <w:proofErr w:type="spellEnd"/>
      <w:r w:rsidRPr="006470F0">
        <w:rPr>
          <w:rFonts w:cs="Times New Roman"/>
          <w:color w:val="000000"/>
        </w:rPr>
        <w:t xml:space="preserve">, Christian, </w:t>
      </w:r>
      <w:proofErr w:type="spellStart"/>
      <w:r w:rsidRPr="006470F0">
        <w:rPr>
          <w:rFonts w:cs="Times New Roman"/>
          <w:color w:val="000000"/>
        </w:rPr>
        <w:t>Persson</w:t>
      </w:r>
      <w:proofErr w:type="spellEnd"/>
      <w:r w:rsidRPr="006470F0">
        <w:rPr>
          <w:rFonts w:cs="Times New Roman"/>
          <w:color w:val="000000"/>
        </w:rPr>
        <w:t xml:space="preserve">, </w:t>
      </w:r>
      <w:proofErr w:type="spellStart"/>
      <w:r w:rsidRPr="006470F0">
        <w:rPr>
          <w:rFonts w:cs="Times New Roman"/>
          <w:color w:val="000000"/>
        </w:rPr>
        <w:t>Joakim</w:t>
      </w:r>
      <w:proofErr w:type="spellEnd"/>
      <w:r w:rsidRPr="006470F0">
        <w:rPr>
          <w:rFonts w:cs="Times New Roman"/>
          <w:color w:val="000000"/>
        </w:rPr>
        <w:t xml:space="preserve"> and </w:t>
      </w:r>
      <w:proofErr w:type="spellStart"/>
      <w:r w:rsidRPr="006470F0">
        <w:rPr>
          <w:rFonts w:cs="Times New Roman"/>
          <w:color w:val="000000"/>
        </w:rPr>
        <w:t>Smeets</w:t>
      </w:r>
      <w:proofErr w:type="spellEnd"/>
      <w:r w:rsidRPr="006470F0">
        <w:rPr>
          <w:rFonts w:cs="Times New Roman"/>
          <w:color w:val="000000"/>
        </w:rPr>
        <w:t xml:space="preserve">, Ben, 2004: </w:t>
      </w:r>
      <w:r w:rsidRPr="006470F0">
        <w:rPr>
          <w:rFonts w:cs="Times New Roman"/>
          <w:i/>
          <w:iCs/>
          <w:color w:val="000000"/>
        </w:rPr>
        <w:t>Bluetooth Security</w:t>
      </w:r>
      <w:r w:rsidRPr="006470F0">
        <w:rPr>
          <w:rFonts w:cs="Times New Roman"/>
          <w:color w:val="000000"/>
        </w:rPr>
        <w:t xml:space="preserve"> </w:t>
      </w:r>
      <w:proofErr w:type="spellStart"/>
      <w:r w:rsidRPr="006470F0">
        <w:rPr>
          <w:rFonts w:cs="Times New Roman"/>
          <w:color w:val="000000"/>
        </w:rPr>
        <w:t>Artech</w:t>
      </w:r>
      <w:proofErr w:type="spellEnd"/>
      <w:r w:rsidRPr="006470F0">
        <w:rPr>
          <w:rFonts w:cs="Times New Roman"/>
          <w:color w:val="000000"/>
        </w:rPr>
        <w:t xml:space="preserve"> House).</w:t>
      </w:r>
    </w:p>
    <w:p w14:paraId="7EB50DF6"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GfK</w:t>
      </w:r>
      <w:proofErr w:type="spellEnd"/>
      <w:r w:rsidRPr="006470F0">
        <w:rPr>
          <w:rFonts w:cs="Times New Roman"/>
          <w:color w:val="000000"/>
        </w:rPr>
        <w:t xml:space="preserve"> Global, </w:t>
      </w:r>
      <w:proofErr w:type="gramStart"/>
      <w:r w:rsidRPr="006470F0">
        <w:rPr>
          <w:rFonts w:cs="Times New Roman"/>
          <w:color w:val="000000"/>
        </w:rPr>
        <w:t>2015:‘</w:t>
      </w:r>
      <w:proofErr w:type="gramEnd"/>
      <w:r w:rsidRPr="006470F0">
        <w:rPr>
          <w:rFonts w:cs="Times New Roman"/>
          <w:color w:val="000000"/>
        </w:rPr>
        <w:t>Bluetooth drives market for portable consumer electronics’, http://www.gfk.com/en-gb/insights/press-release/bluetooth-drives-market-for-portable-consumer-electronics/, accessed 09/11/2016</w:t>
      </w:r>
    </w:p>
    <w:p w14:paraId="02E57F6C"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Golmie</w:t>
      </w:r>
      <w:proofErr w:type="spellEnd"/>
      <w:r w:rsidRPr="006470F0">
        <w:rPr>
          <w:rFonts w:cs="Times New Roman"/>
          <w:color w:val="000000"/>
        </w:rPr>
        <w:t xml:space="preserve">, N., Van </w:t>
      </w:r>
      <w:proofErr w:type="spellStart"/>
      <w:r w:rsidRPr="006470F0">
        <w:rPr>
          <w:rFonts w:cs="Times New Roman"/>
          <w:color w:val="000000"/>
        </w:rPr>
        <w:t>Dyck</w:t>
      </w:r>
      <w:proofErr w:type="spellEnd"/>
      <w:r w:rsidRPr="006470F0">
        <w:rPr>
          <w:rFonts w:cs="Times New Roman"/>
          <w:color w:val="000000"/>
        </w:rPr>
        <w:t xml:space="preserve">, R.E., et al., 2003: ‘Interference Evaluation of Bluetooth and IEEE 802.11B Systems’, </w:t>
      </w:r>
      <w:proofErr w:type="spellStart"/>
      <w:r w:rsidRPr="006470F0">
        <w:rPr>
          <w:rFonts w:cs="Times New Roman"/>
          <w:i/>
          <w:iCs/>
          <w:color w:val="000000"/>
        </w:rPr>
        <w:t>Wirel</w:t>
      </w:r>
      <w:proofErr w:type="spellEnd"/>
      <w:r w:rsidRPr="006470F0">
        <w:rPr>
          <w:rFonts w:cs="Times New Roman"/>
          <w:i/>
          <w:iCs/>
          <w:color w:val="000000"/>
        </w:rPr>
        <w:t xml:space="preserve">. </w:t>
      </w:r>
      <w:proofErr w:type="spellStart"/>
      <w:r w:rsidRPr="006470F0">
        <w:rPr>
          <w:rFonts w:cs="Times New Roman"/>
          <w:i/>
          <w:iCs/>
          <w:color w:val="000000"/>
        </w:rPr>
        <w:t>Netw</w:t>
      </w:r>
      <w:proofErr w:type="spellEnd"/>
      <w:r w:rsidRPr="006470F0">
        <w:rPr>
          <w:rFonts w:cs="Times New Roman"/>
          <w:i/>
          <w:iCs/>
          <w:color w:val="000000"/>
        </w:rPr>
        <w:t>.</w:t>
      </w:r>
      <w:r w:rsidRPr="006470F0">
        <w:rPr>
          <w:rFonts w:cs="Times New Roman"/>
          <w:color w:val="000000"/>
        </w:rPr>
        <w:t>, 9, 3, (May), pp.201–211.</w:t>
      </w:r>
    </w:p>
    <w:p w14:paraId="3955F8D3"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lastRenderedPageBreak/>
        <w:t>Golmie</w:t>
      </w:r>
      <w:proofErr w:type="spellEnd"/>
      <w:r w:rsidRPr="006470F0">
        <w:rPr>
          <w:rFonts w:cs="Times New Roman"/>
          <w:color w:val="000000"/>
        </w:rPr>
        <w:t xml:space="preserve">, N., 2004: ‘Bluetooth Dynamic Scheduling and Interference Mitigation’, </w:t>
      </w:r>
      <w:r w:rsidRPr="006470F0">
        <w:rPr>
          <w:rFonts w:cs="Times New Roman"/>
          <w:i/>
          <w:iCs/>
          <w:color w:val="000000"/>
        </w:rPr>
        <w:t>ACM MONET</w:t>
      </w:r>
      <w:r w:rsidRPr="006470F0">
        <w:rPr>
          <w:rFonts w:cs="Times New Roman"/>
          <w:color w:val="000000"/>
        </w:rPr>
        <w:t>, 9, 1, (February).</w:t>
      </w:r>
    </w:p>
    <w:p w14:paraId="32377F09"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Golmie</w:t>
      </w:r>
      <w:proofErr w:type="spellEnd"/>
      <w:r w:rsidRPr="006470F0">
        <w:rPr>
          <w:rFonts w:cs="Times New Roman"/>
          <w:color w:val="000000"/>
        </w:rPr>
        <w:t xml:space="preserve">, N., </w:t>
      </w:r>
      <w:proofErr w:type="spellStart"/>
      <w:r w:rsidRPr="006470F0">
        <w:rPr>
          <w:rFonts w:cs="Times New Roman"/>
          <w:color w:val="000000"/>
        </w:rPr>
        <w:t>Chevrollier</w:t>
      </w:r>
      <w:proofErr w:type="spellEnd"/>
      <w:r w:rsidRPr="006470F0">
        <w:rPr>
          <w:rFonts w:cs="Times New Roman"/>
          <w:color w:val="000000"/>
        </w:rPr>
        <w:t xml:space="preserve">, N. and </w:t>
      </w:r>
      <w:proofErr w:type="spellStart"/>
      <w:r w:rsidRPr="006470F0">
        <w:rPr>
          <w:rFonts w:cs="Times New Roman"/>
          <w:color w:val="000000"/>
        </w:rPr>
        <w:t>Rebala</w:t>
      </w:r>
      <w:proofErr w:type="spellEnd"/>
      <w:r w:rsidRPr="006470F0">
        <w:rPr>
          <w:rFonts w:cs="Times New Roman"/>
          <w:color w:val="000000"/>
        </w:rPr>
        <w:t xml:space="preserve">, O., 2003: ‘Bluetooth and WLAN coexistence: challenges and solutions’, </w:t>
      </w:r>
      <w:r w:rsidRPr="006470F0">
        <w:rPr>
          <w:rFonts w:cs="Times New Roman"/>
          <w:i/>
          <w:iCs/>
          <w:color w:val="000000"/>
        </w:rPr>
        <w:t>IEEE Wireless Communications</w:t>
      </w:r>
      <w:r w:rsidRPr="006470F0">
        <w:rPr>
          <w:rFonts w:cs="Times New Roman"/>
          <w:color w:val="000000"/>
        </w:rPr>
        <w:t>, 10, 6, (December), pp.22–9.</w:t>
      </w:r>
    </w:p>
    <w:p w14:paraId="16115896" w14:textId="77777777" w:rsidR="006470F0" w:rsidRPr="006470F0" w:rsidRDefault="006470F0" w:rsidP="006470F0">
      <w:pPr>
        <w:pStyle w:val="Bibliography"/>
        <w:rPr>
          <w:rFonts w:cs="Times New Roman"/>
          <w:color w:val="000000"/>
        </w:rPr>
      </w:pPr>
      <w:r w:rsidRPr="006470F0">
        <w:rPr>
          <w:rFonts w:cs="Times New Roman"/>
          <w:color w:val="000000"/>
        </w:rPr>
        <w:t xml:space="preserve">IEEE 802.11, 2005: ‘ISO/IEC Standard for Information Technology - Telecommunications and Information Exchange Between Systems - Local and Metropolitan Area Networks - Specific Requirements Part 11’, </w:t>
      </w:r>
      <w:r w:rsidRPr="006470F0">
        <w:rPr>
          <w:rFonts w:cs="Times New Roman"/>
          <w:i/>
          <w:iCs/>
          <w:color w:val="000000"/>
        </w:rPr>
        <w:t xml:space="preserve">11i-2003 Edition ISO/IEC 8802-11 IEEE </w:t>
      </w:r>
      <w:proofErr w:type="spellStart"/>
      <w:r w:rsidRPr="006470F0">
        <w:rPr>
          <w:rFonts w:cs="Times New Roman"/>
          <w:i/>
          <w:iCs/>
          <w:color w:val="000000"/>
        </w:rPr>
        <w:t>Std</w:t>
      </w:r>
      <w:proofErr w:type="spellEnd"/>
      <w:r w:rsidRPr="006470F0">
        <w:rPr>
          <w:rFonts w:cs="Times New Roman"/>
          <w:i/>
          <w:iCs/>
          <w:color w:val="000000"/>
        </w:rPr>
        <w:t xml:space="preserve"> 802.11 Second edition 2005-08-01 ISO/IEC 8802 11:2005(E) IEEE </w:t>
      </w:r>
      <w:proofErr w:type="spellStart"/>
      <w:r w:rsidRPr="006470F0">
        <w:rPr>
          <w:rFonts w:cs="Times New Roman"/>
          <w:i/>
          <w:iCs/>
          <w:color w:val="000000"/>
        </w:rPr>
        <w:t>Std</w:t>
      </w:r>
      <w:proofErr w:type="spellEnd"/>
      <w:r w:rsidRPr="006470F0">
        <w:rPr>
          <w:rFonts w:cs="Times New Roman"/>
          <w:i/>
          <w:iCs/>
          <w:color w:val="000000"/>
        </w:rPr>
        <w:t xml:space="preserve"> 802</w:t>
      </w:r>
      <w:r w:rsidRPr="006470F0">
        <w:rPr>
          <w:rFonts w:cs="Times New Roman"/>
          <w:color w:val="000000"/>
        </w:rPr>
        <w:t>, (January), pp.1–721.</w:t>
      </w:r>
    </w:p>
    <w:p w14:paraId="32801D94" w14:textId="77777777" w:rsidR="006470F0" w:rsidRPr="006470F0" w:rsidRDefault="006470F0" w:rsidP="006470F0">
      <w:pPr>
        <w:pStyle w:val="Bibliography"/>
        <w:rPr>
          <w:rFonts w:cs="Times New Roman"/>
          <w:color w:val="000000"/>
        </w:rPr>
      </w:pPr>
      <w:r w:rsidRPr="006470F0">
        <w:rPr>
          <w:rFonts w:cs="Times New Roman"/>
          <w:color w:val="000000"/>
        </w:rPr>
        <w:t xml:space="preserve">IEEE 802.15.1, 2005: ‘IEEE Standard for Information technology– Local and metropolitan area networks– Specific requirements– Part 15.1a: Wireless Medium Access Control (MAC) and Physical Layer (PHY) specifications for Wireless Personal Area Networks (WPAN)’, </w:t>
      </w:r>
      <w:r w:rsidRPr="006470F0">
        <w:rPr>
          <w:rFonts w:cs="Times New Roman"/>
          <w:i/>
          <w:iCs/>
          <w:color w:val="000000"/>
        </w:rPr>
        <w:t xml:space="preserve">IEEE </w:t>
      </w:r>
      <w:proofErr w:type="spellStart"/>
      <w:r w:rsidRPr="006470F0">
        <w:rPr>
          <w:rFonts w:cs="Times New Roman"/>
          <w:i/>
          <w:iCs/>
          <w:color w:val="000000"/>
        </w:rPr>
        <w:t>Std</w:t>
      </w:r>
      <w:proofErr w:type="spellEnd"/>
      <w:r w:rsidRPr="006470F0">
        <w:rPr>
          <w:rFonts w:cs="Times New Roman"/>
          <w:i/>
          <w:iCs/>
          <w:color w:val="000000"/>
        </w:rPr>
        <w:t xml:space="preserve"> 802.15.1-2005 (Revision of IEEE </w:t>
      </w:r>
      <w:proofErr w:type="spellStart"/>
      <w:r w:rsidRPr="006470F0">
        <w:rPr>
          <w:rFonts w:cs="Times New Roman"/>
          <w:i/>
          <w:iCs/>
          <w:color w:val="000000"/>
        </w:rPr>
        <w:t>Std</w:t>
      </w:r>
      <w:proofErr w:type="spellEnd"/>
      <w:r w:rsidRPr="006470F0">
        <w:rPr>
          <w:rFonts w:cs="Times New Roman"/>
          <w:i/>
          <w:iCs/>
          <w:color w:val="000000"/>
        </w:rPr>
        <w:t xml:space="preserve"> 802.15.1-2002)</w:t>
      </w:r>
      <w:r w:rsidRPr="006470F0">
        <w:rPr>
          <w:rFonts w:cs="Times New Roman"/>
          <w:color w:val="000000"/>
        </w:rPr>
        <w:t>, (June), pp.1–700.</w:t>
      </w:r>
    </w:p>
    <w:p w14:paraId="77FB7B3F" w14:textId="77777777" w:rsidR="006470F0" w:rsidRPr="006470F0" w:rsidRDefault="006470F0" w:rsidP="006470F0">
      <w:pPr>
        <w:pStyle w:val="Bibliography"/>
        <w:rPr>
          <w:rFonts w:cs="Times New Roman"/>
          <w:color w:val="000000"/>
        </w:rPr>
      </w:pPr>
      <w:r w:rsidRPr="006470F0">
        <w:rPr>
          <w:rFonts w:cs="Times New Roman"/>
          <w:color w:val="000000"/>
        </w:rPr>
        <w:t xml:space="preserve">IEEE 802.15.2, 2003: ‘IEEE Recommended Practice for Information technology– Local and metropolitan area networks– Specific requirements– Part 15.2: Coexistence of Wireless Personal Area Networks with Other Wireless Devices Operating in Unlicensed Frequency Bands’, </w:t>
      </w:r>
      <w:r w:rsidRPr="006470F0">
        <w:rPr>
          <w:rFonts w:cs="Times New Roman"/>
          <w:i/>
          <w:iCs/>
          <w:color w:val="000000"/>
        </w:rPr>
        <w:t xml:space="preserve">IEEE </w:t>
      </w:r>
      <w:proofErr w:type="spellStart"/>
      <w:r w:rsidRPr="006470F0">
        <w:rPr>
          <w:rFonts w:cs="Times New Roman"/>
          <w:i/>
          <w:iCs/>
          <w:color w:val="000000"/>
        </w:rPr>
        <w:t>Std</w:t>
      </w:r>
      <w:proofErr w:type="spellEnd"/>
      <w:r w:rsidRPr="006470F0">
        <w:rPr>
          <w:rFonts w:cs="Times New Roman"/>
          <w:i/>
          <w:iCs/>
          <w:color w:val="000000"/>
        </w:rPr>
        <w:t xml:space="preserve"> 802.15.2-2003</w:t>
      </w:r>
      <w:r w:rsidRPr="006470F0">
        <w:rPr>
          <w:rFonts w:cs="Times New Roman"/>
          <w:color w:val="000000"/>
        </w:rPr>
        <w:t>, (August), pp.1–150.</w:t>
      </w:r>
    </w:p>
    <w:p w14:paraId="05B420D8" w14:textId="77777777" w:rsidR="006470F0" w:rsidRPr="006470F0" w:rsidRDefault="006470F0" w:rsidP="006470F0">
      <w:pPr>
        <w:pStyle w:val="Bibliography"/>
        <w:rPr>
          <w:rFonts w:cs="Times New Roman"/>
          <w:color w:val="000000"/>
        </w:rPr>
      </w:pPr>
      <w:r w:rsidRPr="006470F0">
        <w:rPr>
          <w:rFonts w:cs="Times New Roman"/>
          <w:color w:val="000000"/>
        </w:rPr>
        <w:t xml:space="preserve">Lee, J.S., Su, Y.W. and Shen, C.C., 2007: A Comparative Study of Wireless Protocols: Bluetooth, UWB, ZigBee, and Wi-Fi, </w:t>
      </w:r>
      <w:r w:rsidRPr="006470F0">
        <w:rPr>
          <w:rFonts w:cs="Times New Roman"/>
          <w:i/>
          <w:iCs/>
          <w:color w:val="000000"/>
        </w:rPr>
        <w:t>33rd Annual Conference of the IEEE Industrial Electronics Society, 2007. IECON 2007</w:t>
      </w:r>
      <w:r w:rsidRPr="006470F0">
        <w:rPr>
          <w:rFonts w:cs="Times New Roman"/>
          <w:color w:val="000000"/>
        </w:rPr>
        <w:t>.</w:t>
      </w:r>
    </w:p>
    <w:p w14:paraId="6A5CA2CF" w14:textId="77777777" w:rsidR="006470F0" w:rsidRPr="006470F0" w:rsidRDefault="006470F0" w:rsidP="006470F0">
      <w:pPr>
        <w:pStyle w:val="Bibliography"/>
        <w:rPr>
          <w:rFonts w:cs="Times New Roman"/>
          <w:color w:val="000000"/>
        </w:rPr>
      </w:pPr>
      <w:r w:rsidRPr="006470F0">
        <w:rPr>
          <w:rFonts w:cs="Times New Roman"/>
          <w:color w:val="000000"/>
        </w:rPr>
        <w:t xml:space="preserve">Li, </w:t>
      </w:r>
      <w:proofErr w:type="spellStart"/>
      <w:r w:rsidRPr="006470F0">
        <w:rPr>
          <w:rFonts w:cs="Times New Roman"/>
          <w:color w:val="000000"/>
        </w:rPr>
        <w:t>Jingli</w:t>
      </w:r>
      <w:proofErr w:type="spellEnd"/>
      <w:r w:rsidRPr="006470F0">
        <w:rPr>
          <w:rFonts w:cs="Times New Roman"/>
          <w:color w:val="000000"/>
        </w:rPr>
        <w:t xml:space="preserve">, 2007: </w:t>
      </w:r>
      <w:r w:rsidRPr="006470F0">
        <w:rPr>
          <w:rFonts w:cs="Times New Roman"/>
          <w:i/>
          <w:iCs/>
          <w:color w:val="000000"/>
        </w:rPr>
        <w:t>Robust Coexistence Methods for Frequency Hopped Wireless Networks</w:t>
      </w:r>
      <w:r w:rsidRPr="006470F0">
        <w:rPr>
          <w:rFonts w:cs="Times New Roman"/>
          <w:color w:val="000000"/>
        </w:rPr>
        <w:t>. University of Louisville</w:t>
      </w:r>
      <w:proofErr w:type="gramStart"/>
      <w:r w:rsidRPr="006470F0">
        <w:rPr>
          <w:rFonts w:cs="Times New Roman"/>
          <w:color w:val="000000"/>
        </w:rPr>
        <w:t>).Google</w:t>
      </w:r>
      <w:proofErr w:type="gramEnd"/>
      <w:r w:rsidRPr="006470F0">
        <w:rPr>
          <w:rFonts w:cs="Times New Roman"/>
          <w:color w:val="000000"/>
        </w:rPr>
        <w:t>-Books-ID: 3Go1Ct2fW4MC.</w:t>
      </w:r>
    </w:p>
    <w:p w14:paraId="7EDEBCB5" w14:textId="77777777" w:rsidR="006470F0" w:rsidRPr="006470F0" w:rsidRDefault="006470F0" w:rsidP="006470F0">
      <w:pPr>
        <w:pStyle w:val="Bibliography"/>
        <w:rPr>
          <w:rFonts w:cs="Times New Roman"/>
          <w:color w:val="000000"/>
        </w:rPr>
      </w:pPr>
      <w:r w:rsidRPr="006470F0">
        <w:rPr>
          <w:rFonts w:cs="Times New Roman"/>
          <w:color w:val="000000"/>
        </w:rPr>
        <w:t xml:space="preserve">McClintock, Jonny, 2016: Can Bluetooth ever Replace the </w:t>
      </w:r>
      <w:proofErr w:type="gramStart"/>
      <w:r w:rsidRPr="006470F0">
        <w:rPr>
          <w:rFonts w:cs="Times New Roman"/>
          <w:color w:val="000000"/>
        </w:rPr>
        <w:t>Wire?,</w:t>
      </w:r>
      <w:proofErr w:type="gramEnd"/>
      <w:r w:rsidRPr="006470F0">
        <w:rPr>
          <w:rFonts w:cs="Times New Roman"/>
          <w:color w:val="000000"/>
        </w:rPr>
        <w:t xml:space="preserve"> </w:t>
      </w:r>
      <w:r w:rsidRPr="006470F0">
        <w:rPr>
          <w:rFonts w:cs="Times New Roman"/>
          <w:i/>
          <w:iCs/>
          <w:color w:val="000000"/>
        </w:rPr>
        <w:t>AES Paris 2016</w:t>
      </w:r>
      <w:r w:rsidRPr="006470F0">
        <w:rPr>
          <w:rFonts w:cs="Times New Roman"/>
          <w:color w:val="000000"/>
        </w:rPr>
        <w:t>.</w:t>
      </w:r>
    </w:p>
    <w:p w14:paraId="41FA5FF8" w14:textId="77777777" w:rsidR="006470F0" w:rsidRPr="006470F0" w:rsidRDefault="006470F0" w:rsidP="006470F0">
      <w:pPr>
        <w:pStyle w:val="Bibliography"/>
        <w:rPr>
          <w:rFonts w:cs="Times New Roman"/>
          <w:color w:val="000000"/>
        </w:rPr>
      </w:pPr>
      <w:r w:rsidRPr="006470F0">
        <w:rPr>
          <w:rFonts w:cs="Times New Roman"/>
          <w:color w:val="000000"/>
        </w:rPr>
        <w:t xml:space="preserve">Nagai, Y. et al., 2012: Advanced wireless cooperation mechanisms for interference mitigation in the 2.4 GHz ISM band, </w:t>
      </w:r>
      <w:r w:rsidRPr="006470F0">
        <w:rPr>
          <w:rFonts w:cs="Times New Roman"/>
          <w:i/>
          <w:iCs/>
          <w:color w:val="000000"/>
        </w:rPr>
        <w:t>2012 IEEE Consumer Communications and Networking Conference (CCNC)</w:t>
      </w:r>
      <w:r w:rsidRPr="006470F0">
        <w:rPr>
          <w:rFonts w:cs="Times New Roman"/>
          <w:color w:val="000000"/>
        </w:rPr>
        <w:t>.</w:t>
      </w:r>
    </w:p>
    <w:p w14:paraId="3D407C71"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t>Pinkumphi</w:t>
      </w:r>
      <w:proofErr w:type="spellEnd"/>
      <w:r w:rsidRPr="006470F0">
        <w:rPr>
          <w:rFonts w:cs="Times New Roman"/>
          <w:color w:val="000000"/>
        </w:rPr>
        <w:t xml:space="preserve">, S. and </w:t>
      </w:r>
      <w:proofErr w:type="spellStart"/>
      <w:r w:rsidRPr="006470F0">
        <w:rPr>
          <w:rFonts w:cs="Times New Roman"/>
          <w:color w:val="000000"/>
        </w:rPr>
        <w:t>Phonphoem</w:t>
      </w:r>
      <w:proofErr w:type="spellEnd"/>
      <w:r w:rsidRPr="006470F0">
        <w:rPr>
          <w:rFonts w:cs="Times New Roman"/>
          <w:color w:val="000000"/>
        </w:rPr>
        <w:t xml:space="preserve">, A., 2009: Real-time audio multicasting on Bluetooth network, </w:t>
      </w:r>
      <w:r w:rsidRPr="006470F0">
        <w:rPr>
          <w:rFonts w:cs="Times New Roman"/>
          <w:i/>
          <w:iCs/>
          <w:color w:val="000000"/>
        </w:rPr>
        <w:t>6th International Conference on Electrical Engineering/Electronics, Computer, Telecommunications and Information Technology, 2009. ECTI-CON 2009</w:t>
      </w:r>
      <w:r w:rsidRPr="006470F0">
        <w:rPr>
          <w:rFonts w:cs="Times New Roman"/>
          <w:color w:val="000000"/>
        </w:rPr>
        <w:t>.</w:t>
      </w:r>
    </w:p>
    <w:p w14:paraId="6DF2E299" w14:textId="77777777" w:rsidR="006470F0" w:rsidRPr="006470F0" w:rsidRDefault="006470F0" w:rsidP="006470F0">
      <w:pPr>
        <w:pStyle w:val="Bibliography"/>
        <w:rPr>
          <w:rFonts w:cs="Times New Roman"/>
          <w:color w:val="000000"/>
        </w:rPr>
      </w:pPr>
      <w:r w:rsidRPr="006470F0">
        <w:rPr>
          <w:rFonts w:cs="Times New Roman"/>
          <w:color w:val="000000"/>
        </w:rPr>
        <w:t xml:space="preserve">Sony Corporation, </w:t>
      </w:r>
      <w:proofErr w:type="gramStart"/>
      <w:r w:rsidRPr="006470F0">
        <w:rPr>
          <w:rFonts w:cs="Times New Roman"/>
          <w:color w:val="000000"/>
        </w:rPr>
        <w:t>2016:‘</w:t>
      </w:r>
      <w:proofErr w:type="gramEnd"/>
      <w:r w:rsidRPr="006470F0">
        <w:rPr>
          <w:rFonts w:cs="Times New Roman"/>
          <w:color w:val="000000"/>
        </w:rPr>
        <w:t>LDAC’, http://www.sony.net/Products/LDAC/, accessed 04/11/2016</w:t>
      </w:r>
    </w:p>
    <w:p w14:paraId="19EC08D6" w14:textId="77777777" w:rsidR="006470F0" w:rsidRPr="006470F0" w:rsidRDefault="006470F0" w:rsidP="006470F0">
      <w:pPr>
        <w:pStyle w:val="Bibliography"/>
        <w:rPr>
          <w:rFonts w:cs="Times New Roman"/>
          <w:color w:val="000000"/>
        </w:rPr>
      </w:pPr>
      <w:proofErr w:type="spellStart"/>
      <w:r w:rsidRPr="006470F0">
        <w:rPr>
          <w:rFonts w:cs="Times New Roman"/>
          <w:color w:val="000000"/>
        </w:rPr>
        <w:lastRenderedPageBreak/>
        <w:t>Verma</w:t>
      </w:r>
      <w:proofErr w:type="spellEnd"/>
      <w:r w:rsidRPr="006470F0">
        <w:rPr>
          <w:rFonts w:cs="Times New Roman"/>
          <w:color w:val="000000"/>
        </w:rPr>
        <w:t xml:space="preserve">, </w:t>
      </w:r>
      <w:proofErr w:type="spellStart"/>
      <w:r w:rsidRPr="006470F0">
        <w:rPr>
          <w:rFonts w:cs="Times New Roman"/>
          <w:color w:val="000000"/>
        </w:rPr>
        <w:t>Madhvi</w:t>
      </w:r>
      <w:proofErr w:type="spellEnd"/>
      <w:r w:rsidRPr="006470F0">
        <w:rPr>
          <w:rFonts w:cs="Times New Roman"/>
          <w:color w:val="000000"/>
        </w:rPr>
        <w:t xml:space="preserve">, Singh, </w:t>
      </w:r>
      <w:proofErr w:type="spellStart"/>
      <w:r w:rsidRPr="006470F0">
        <w:rPr>
          <w:rFonts w:cs="Times New Roman"/>
          <w:color w:val="000000"/>
        </w:rPr>
        <w:t>Satbir</w:t>
      </w:r>
      <w:proofErr w:type="spellEnd"/>
      <w:r w:rsidRPr="006470F0">
        <w:rPr>
          <w:rFonts w:cs="Times New Roman"/>
          <w:color w:val="000000"/>
        </w:rPr>
        <w:t xml:space="preserve"> and Kaur, </w:t>
      </w:r>
      <w:proofErr w:type="spellStart"/>
      <w:r w:rsidRPr="006470F0">
        <w:rPr>
          <w:rFonts w:cs="Times New Roman"/>
          <w:color w:val="000000"/>
        </w:rPr>
        <w:t>Baljit</w:t>
      </w:r>
      <w:proofErr w:type="spellEnd"/>
      <w:r w:rsidRPr="006470F0">
        <w:rPr>
          <w:rFonts w:cs="Times New Roman"/>
          <w:color w:val="000000"/>
        </w:rPr>
        <w:t xml:space="preserve">, 2015: ‘An Overview of Bluetooth Technology and its Communication Applications’, </w:t>
      </w:r>
      <w:r w:rsidRPr="006470F0">
        <w:rPr>
          <w:rFonts w:cs="Times New Roman"/>
          <w:i/>
          <w:iCs/>
          <w:color w:val="000000"/>
        </w:rPr>
        <w:t>International Journal of Current Engineering and Technology</w:t>
      </w:r>
      <w:r w:rsidRPr="006470F0">
        <w:rPr>
          <w:rFonts w:cs="Times New Roman"/>
          <w:color w:val="000000"/>
        </w:rPr>
        <w:t>, 5, 3, (June).</w:t>
      </w:r>
    </w:p>
    <w:p w14:paraId="647AD6B4" w14:textId="2780161E" w:rsidR="00AD24D7" w:rsidRPr="00C173CE" w:rsidRDefault="00FF441A" w:rsidP="00C173CE">
      <w:pPr>
        <w:pStyle w:val="Bibliography"/>
        <w:rPr>
          <w:rFonts w:cs="Times New Roman"/>
          <w:color w:val="000000"/>
        </w:rPr>
      </w:pPr>
      <w:r>
        <w:fldChar w:fldCharType="end"/>
      </w:r>
    </w:p>
    <w:sectPr w:rsidR="00AD24D7" w:rsidRPr="00C173CE" w:rsidSect="0028776D">
      <w:headerReference w:type="default" r:id="rId11"/>
      <w:type w:val="continuous"/>
      <w:pgSz w:w="11900" w:h="16840"/>
      <w:pgMar w:top="936" w:right="936" w:bottom="936" w:left="936" w:header="504" w:footer="504" w:gutter="0"/>
      <w:cols w:num="2" w:space="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6C94C6" w14:textId="77777777" w:rsidR="005E1AE4" w:rsidRDefault="005E1AE4">
      <w:r>
        <w:separator/>
      </w:r>
    </w:p>
  </w:endnote>
  <w:endnote w:type="continuationSeparator" w:id="0">
    <w:p w14:paraId="2E6C8F74" w14:textId="77777777" w:rsidR="005E1AE4" w:rsidRDefault="005E1A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MU Serif Roman">
    <w:charset w:val="00"/>
    <w:family w:val="auto"/>
    <w:pitch w:val="variable"/>
    <w:sig w:usb0="E10002FF" w:usb1="5201E9EB" w:usb2="02020004"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É_ˇ">
    <w:altName w:val="Calibri"/>
    <w:panose1 w:val="00000000000000000000"/>
    <w:charset w:val="4D"/>
    <w:family w:val="auto"/>
    <w:notTrueType/>
    <w:pitch w:val="default"/>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47609" w14:textId="04FBB13A" w:rsidR="006F2B22" w:rsidRPr="004A563E" w:rsidRDefault="006F2B22" w:rsidP="004A563E">
    <w:pPr>
      <w:pStyle w:val="Footer"/>
    </w:pPr>
    <w:r>
      <w:fldChar w:fldCharType="begin"/>
    </w:r>
    <w:r>
      <w:instrText xml:space="preserve"> PAGE  \* MERGEFORMAT </w:instrText>
    </w:r>
    <w:r>
      <w:fldChar w:fldCharType="separate"/>
    </w:r>
    <w:r w:rsidR="00D744A3">
      <w:rPr>
        <w:noProof/>
      </w:rPr>
      <w:t>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BC0137" w14:textId="77777777" w:rsidR="005E1AE4" w:rsidRDefault="005E1AE4">
      <w:r>
        <w:separator/>
      </w:r>
    </w:p>
  </w:footnote>
  <w:footnote w:type="continuationSeparator" w:id="0">
    <w:p w14:paraId="39C79767" w14:textId="77777777" w:rsidR="005E1AE4" w:rsidRDefault="005E1AE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D8172" w14:textId="5AB5BB2C" w:rsidR="006F2B22" w:rsidRDefault="006F2B22" w:rsidP="00F13C5C">
    <w:pPr>
      <w:pStyle w:val="Header"/>
    </w:pPr>
    <w:r>
      <w:t xml:space="preserve">Can Bluetooth Audio Replace the Wire?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28E4B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B02FEA8"/>
    <w:lvl w:ilvl="0">
      <w:start w:val="1"/>
      <w:numFmt w:val="decimal"/>
      <w:lvlText w:val="%1."/>
      <w:lvlJc w:val="left"/>
      <w:pPr>
        <w:tabs>
          <w:tab w:val="num" w:pos="1492"/>
        </w:tabs>
        <w:ind w:left="1492" w:hanging="360"/>
      </w:pPr>
    </w:lvl>
  </w:abstractNum>
  <w:abstractNum w:abstractNumId="2">
    <w:nsid w:val="FFFFFF7D"/>
    <w:multiLevelType w:val="singleLevel"/>
    <w:tmpl w:val="A2AAC96C"/>
    <w:lvl w:ilvl="0">
      <w:start w:val="1"/>
      <w:numFmt w:val="decimal"/>
      <w:lvlText w:val="%1."/>
      <w:lvlJc w:val="left"/>
      <w:pPr>
        <w:tabs>
          <w:tab w:val="num" w:pos="1209"/>
        </w:tabs>
        <w:ind w:left="1209" w:hanging="360"/>
      </w:pPr>
    </w:lvl>
  </w:abstractNum>
  <w:abstractNum w:abstractNumId="3">
    <w:nsid w:val="FFFFFF7E"/>
    <w:multiLevelType w:val="singleLevel"/>
    <w:tmpl w:val="FE4EBFC2"/>
    <w:lvl w:ilvl="0">
      <w:start w:val="1"/>
      <w:numFmt w:val="decimal"/>
      <w:lvlText w:val="%1."/>
      <w:lvlJc w:val="left"/>
      <w:pPr>
        <w:tabs>
          <w:tab w:val="num" w:pos="926"/>
        </w:tabs>
        <w:ind w:left="926" w:hanging="360"/>
      </w:pPr>
    </w:lvl>
  </w:abstractNum>
  <w:abstractNum w:abstractNumId="4">
    <w:nsid w:val="FFFFFF7F"/>
    <w:multiLevelType w:val="singleLevel"/>
    <w:tmpl w:val="281E7412"/>
    <w:lvl w:ilvl="0">
      <w:start w:val="1"/>
      <w:numFmt w:val="decimal"/>
      <w:lvlText w:val="%1."/>
      <w:lvlJc w:val="left"/>
      <w:pPr>
        <w:tabs>
          <w:tab w:val="num" w:pos="643"/>
        </w:tabs>
        <w:ind w:left="643" w:hanging="360"/>
      </w:pPr>
    </w:lvl>
  </w:abstractNum>
  <w:abstractNum w:abstractNumId="5">
    <w:nsid w:val="FFFFFF80"/>
    <w:multiLevelType w:val="singleLevel"/>
    <w:tmpl w:val="0E94A38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E7BEF9A6"/>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B6C75A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6BE4942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48AEB23A"/>
    <w:lvl w:ilvl="0">
      <w:start w:val="1"/>
      <w:numFmt w:val="decimal"/>
      <w:lvlText w:val="%1."/>
      <w:lvlJc w:val="left"/>
      <w:pPr>
        <w:tabs>
          <w:tab w:val="num" w:pos="360"/>
        </w:tabs>
        <w:ind w:left="360" w:hanging="360"/>
      </w:pPr>
    </w:lvl>
  </w:abstractNum>
  <w:abstractNum w:abstractNumId="10">
    <w:nsid w:val="FFFFFF89"/>
    <w:multiLevelType w:val="singleLevel"/>
    <w:tmpl w:val="3D80B964"/>
    <w:lvl w:ilvl="0">
      <w:start w:val="1"/>
      <w:numFmt w:val="bullet"/>
      <w:lvlText w:val=""/>
      <w:lvlJc w:val="left"/>
      <w:pPr>
        <w:tabs>
          <w:tab w:val="num" w:pos="360"/>
        </w:tabs>
        <w:ind w:left="360" w:hanging="360"/>
      </w:pPr>
      <w:rPr>
        <w:rFonts w:ascii="Symbol" w:hAnsi="Symbol" w:hint="default"/>
      </w:rPr>
    </w:lvl>
  </w:abstractNum>
  <w:abstractNum w:abstractNumId="11">
    <w:nsid w:val="0B5916C1"/>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2">
    <w:nsid w:val="408272C9"/>
    <w:multiLevelType w:val="multilevel"/>
    <w:tmpl w:val="AC361832"/>
    <w:lvl w:ilvl="0">
      <w:start w:val="1"/>
      <w:numFmt w:val="decimal"/>
      <w:lvlText w:val="%1."/>
      <w:lvlJc w:val="left"/>
      <w:pPr>
        <w:ind w:left="757" w:hanging="360"/>
      </w:pPr>
    </w:lvl>
    <w:lvl w:ilvl="1">
      <w:start w:val="1"/>
      <w:numFmt w:val="decimal"/>
      <w:lvlText w:val="%1.%2."/>
      <w:lvlJc w:val="left"/>
      <w:pPr>
        <w:ind w:left="1189" w:hanging="432"/>
      </w:pPr>
    </w:lvl>
    <w:lvl w:ilvl="2">
      <w:start w:val="1"/>
      <w:numFmt w:val="decimal"/>
      <w:lvlText w:val="%1.%2.%3."/>
      <w:lvlJc w:val="left"/>
      <w:pPr>
        <w:ind w:left="1621" w:hanging="504"/>
      </w:pPr>
    </w:lvl>
    <w:lvl w:ilvl="3">
      <w:start w:val="1"/>
      <w:numFmt w:val="decimal"/>
      <w:lvlText w:val="%1.%2.%3.%4."/>
      <w:lvlJc w:val="left"/>
      <w:pPr>
        <w:ind w:left="2125" w:hanging="648"/>
      </w:pPr>
    </w:lvl>
    <w:lvl w:ilvl="4">
      <w:start w:val="1"/>
      <w:numFmt w:val="decimal"/>
      <w:lvlText w:val="%1.%2.%3.%4.%5."/>
      <w:lvlJc w:val="left"/>
      <w:pPr>
        <w:ind w:left="2629" w:hanging="792"/>
      </w:pPr>
    </w:lvl>
    <w:lvl w:ilvl="5">
      <w:start w:val="1"/>
      <w:numFmt w:val="decimal"/>
      <w:lvlText w:val="%1.%2.%3.%4.%5.%6."/>
      <w:lvlJc w:val="left"/>
      <w:pPr>
        <w:ind w:left="3133" w:hanging="936"/>
      </w:pPr>
    </w:lvl>
    <w:lvl w:ilvl="6">
      <w:start w:val="1"/>
      <w:numFmt w:val="decimal"/>
      <w:lvlText w:val="%1.%2.%3.%4.%5.%6.%7."/>
      <w:lvlJc w:val="left"/>
      <w:pPr>
        <w:ind w:left="3637" w:hanging="1080"/>
      </w:pPr>
    </w:lvl>
    <w:lvl w:ilvl="7">
      <w:start w:val="1"/>
      <w:numFmt w:val="decimal"/>
      <w:lvlText w:val="%1.%2.%3.%4.%5.%6.%7.%8."/>
      <w:lvlJc w:val="left"/>
      <w:pPr>
        <w:ind w:left="4141" w:hanging="1224"/>
      </w:pPr>
    </w:lvl>
    <w:lvl w:ilvl="8">
      <w:start w:val="1"/>
      <w:numFmt w:val="decimal"/>
      <w:lvlText w:val="%1.%2.%3.%4.%5.%6.%7.%8.%9."/>
      <w:lvlJc w:val="left"/>
      <w:pPr>
        <w:ind w:left="4717" w:hanging="1440"/>
      </w:pPr>
    </w:lvl>
  </w:abstractNum>
  <w:abstractNum w:abstractNumId="13">
    <w:nsid w:val="42283CC6"/>
    <w:multiLevelType w:val="multilevel"/>
    <w:tmpl w:val="6052B374"/>
    <w:lvl w:ilvl="0">
      <w:start w:val="1"/>
      <w:numFmt w:val="decimal"/>
      <w:pStyle w:val="Heading1"/>
      <w:lvlText w:val="%1."/>
      <w:lvlJc w:val="left"/>
      <w:pPr>
        <w:ind w:left="757" w:hanging="360"/>
      </w:pPr>
      <w:rPr>
        <w:rFonts w:hint="default"/>
      </w:rPr>
    </w:lvl>
    <w:lvl w:ilvl="1">
      <w:start w:val="1"/>
      <w:numFmt w:val="decimal"/>
      <w:pStyle w:val="Heading2"/>
      <w:lvlText w:val="%1.%2."/>
      <w:lvlJc w:val="left"/>
      <w:pPr>
        <w:ind w:left="1189" w:hanging="432"/>
      </w:pPr>
      <w:rPr>
        <w:rFonts w:hint="default"/>
      </w:rPr>
    </w:lvl>
    <w:lvl w:ilvl="2">
      <w:start w:val="1"/>
      <w:numFmt w:val="decimal"/>
      <w:pStyle w:val="Heading3"/>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4">
    <w:nsid w:val="42F31CF7"/>
    <w:multiLevelType w:val="hybridMultilevel"/>
    <w:tmpl w:val="23B67F54"/>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5">
    <w:nsid w:val="4B343E20"/>
    <w:multiLevelType w:val="multilevel"/>
    <w:tmpl w:val="D53CFE60"/>
    <w:lvl w:ilvl="0">
      <w:start w:val="1"/>
      <w:numFmt w:val="decimal"/>
      <w:lvlText w:val="%1."/>
      <w:lvlJc w:val="left"/>
      <w:pPr>
        <w:ind w:left="757" w:hanging="360"/>
      </w:pPr>
      <w:rPr>
        <w:rFonts w:hint="default"/>
      </w:rPr>
    </w:lvl>
    <w:lvl w:ilvl="1">
      <w:start w:val="1"/>
      <w:numFmt w:val="decimal"/>
      <w:lvlText w:val="%1.%2."/>
      <w:lvlJc w:val="left"/>
      <w:pPr>
        <w:ind w:left="1189" w:hanging="432"/>
      </w:pPr>
      <w:rPr>
        <w:rFonts w:hint="default"/>
      </w:rPr>
    </w:lvl>
    <w:lvl w:ilvl="2">
      <w:start w:val="1"/>
      <w:numFmt w:val="decimal"/>
      <w:lvlText w:val="%1.%2.%3."/>
      <w:lvlJc w:val="left"/>
      <w:pPr>
        <w:ind w:left="1621" w:hanging="504"/>
      </w:pPr>
      <w:rPr>
        <w:rFonts w:hint="default"/>
      </w:rPr>
    </w:lvl>
    <w:lvl w:ilvl="3">
      <w:start w:val="1"/>
      <w:numFmt w:val="decimal"/>
      <w:lvlText w:val="%1.%2.%3.%4."/>
      <w:lvlJc w:val="left"/>
      <w:pPr>
        <w:ind w:left="2125" w:hanging="648"/>
      </w:pPr>
      <w:rPr>
        <w:rFonts w:hint="default"/>
      </w:rPr>
    </w:lvl>
    <w:lvl w:ilvl="4">
      <w:start w:val="1"/>
      <w:numFmt w:val="decimal"/>
      <w:lvlText w:val="%1.%2.%3.%4.%5."/>
      <w:lvlJc w:val="left"/>
      <w:pPr>
        <w:ind w:left="2629" w:hanging="792"/>
      </w:pPr>
      <w:rPr>
        <w:rFonts w:hint="default"/>
      </w:rPr>
    </w:lvl>
    <w:lvl w:ilvl="5">
      <w:start w:val="1"/>
      <w:numFmt w:val="decimal"/>
      <w:lvlText w:val="%1.%2.%3.%4.%5.%6."/>
      <w:lvlJc w:val="left"/>
      <w:pPr>
        <w:ind w:left="3133" w:hanging="936"/>
      </w:pPr>
      <w:rPr>
        <w:rFonts w:hint="default"/>
      </w:rPr>
    </w:lvl>
    <w:lvl w:ilvl="6">
      <w:start w:val="1"/>
      <w:numFmt w:val="decimal"/>
      <w:lvlText w:val="%1.%2.%3.%4.%5.%6.%7."/>
      <w:lvlJc w:val="left"/>
      <w:pPr>
        <w:ind w:left="3637" w:hanging="1080"/>
      </w:pPr>
      <w:rPr>
        <w:rFonts w:hint="default"/>
      </w:rPr>
    </w:lvl>
    <w:lvl w:ilvl="7">
      <w:start w:val="1"/>
      <w:numFmt w:val="decimal"/>
      <w:lvlText w:val="%1.%2.%3.%4.%5.%6.%7.%8."/>
      <w:lvlJc w:val="left"/>
      <w:pPr>
        <w:ind w:left="4141" w:hanging="1224"/>
      </w:pPr>
      <w:rPr>
        <w:rFonts w:hint="default"/>
      </w:rPr>
    </w:lvl>
    <w:lvl w:ilvl="8">
      <w:start w:val="1"/>
      <w:numFmt w:val="decimal"/>
      <w:lvlText w:val="%1.%2.%3.%4.%5.%6.%7.%8.%9."/>
      <w:lvlJc w:val="left"/>
      <w:pPr>
        <w:ind w:left="4717" w:hanging="1440"/>
      </w:pPr>
      <w:rPr>
        <w:rFonts w:hint="default"/>
      </w:rPr>
    </w:lvl>
  </w:abstractNum>
  <w:abstractNum w:abstractNumId="16">
    <w:nsid w:val="7412165A"/>
    <w:multiLevelType w:val="hybridMultilevel"/>
    <w:tmpl w:val="69C08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0"/>
  </w:num>
  <w:num w:numId="12">
    <w:abstractNumId w:val="13"/>
  </w:num>
  <w:num w:numId="13">
    <w:abstractNumId w:val="11"/>
  </w:num>
  <w:num w:numId="14">
    <w:abstractNumId w:val="12"/>
  </w:num>
  <w:num w:numId="15">
    <w:abstractNumId w:val="15"/>
  </w:num>
  <w:num w:numId="16">
    <w:abstractNumId w:val="16"/>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2B76"/>
    <w:rsid w:val="000022E1"/>
    <w:rsid w:val="00010EFB"/>
    <w:rsid w:val="00011C24"/>
    <w:rsid w:val="000140FC"/>
    <w:rsid w:val="00017FDA"/>
    <w:rsid w:val="00021AB1"/>
    <w:rsid w:val="00023B42"/>
    <w:rsid w:val="00030D1E"/>
    <w:rsid w:val="00031552"/>
    <w:rsid w:val="000325FA"/>
    <w:rsid w:val="00033BFB"/>
    <w:rsid w:val="00034875"/>
    <w:rsid w:val="00034CC0"/>
    <w:rsid w:val="000408DE"/>
    <w:rsid w:val="0005451A"/>
    <w:rsid w:val="000643A6"/>
    <w:rsid w:val="00067FED"/>
    <w:rsid w:val="0007006A"/>
    <w:rsid w:val="0007253E"/>
    <w:rsid w:val="00073CE8"/>
    <w:rsid w:val="00077020"/>
    <w:rsid w:val="00091D4F"/>
    <w:rsid w:val="00092EC5"/>
    <w:rsid w:val="0009325A"/>
    <w:rsid w:val="0009628A"/>
    <w:rsid w:val="000A15C3"/>
    <w:rsid w:val="000A53CD"/>
    <w:rsid w:val="000A72C0"/>
    <w:rsid w:val="000B1307"/>
    <w:rsid w:val="000C4922"/>
    <w:rsid w:val="000C68C3"/>
    <w:rsid w:val="000E3E67"/>
    <w:rsid w:val="000E5DBB"/>
    <w:rsid w:val="000E6601"/>
    <w:rsid w:val="000F414A"/>
    <w:rsid w:val="000F4AAF"/>
    <w:rsid w:val="001013DE"/>
    <w:rsid w:val="00101B63"/>
    <w:rsid w:val="00106288"/>
    <w:rsid w:val="00110FEC"/>
    <w:rsid w:val="001162B4"/>
    <w:rsid w:val="00120782"/>
    <w:rsid w:val="00121FEB"/>
    <w:rsid w:val="00123F3A"/>
    <w:rsid w:val="00125F06"/>
    <w:rsid w:val="00133DB2"/>
    <w:rsid w:val="00147450"/>
    <w:rsid w:val="0015189A"/>
    <w:rsid w:val="00160FFF"/>
    <w:rsid w:val="00162328"/>
    <w:rsid w:val="00177A12"/>
    <w:rsid w:val="0018211F"/>
    <w:rsid w:val="001833F2"/>
    <w:rsid w:val="001907DF"/>
    <w:rsid w:val="001925B1"/>
    <w:rsid w:val="001B15CF"/>
    <w:rsid w:val="001B162F"/>
    <w:rsid w:val="001B20F3"/>
    <w:rsid w:val="001B582C"/>
    <w:rsid w:val="001D52BA"/>
    <w:rsid w:val="001D62B0"/>
    <w:rsid w:val="001E4ACE"/>
    <w:rsid w:val="001F13B9"/>
    <w:rsid w:val="001F2E2A"/>
    <w:rsid w:val="001F7B88"/>
    <w:rsid w:val="00205818"/>
    <w:rsid w:val="00212B0B"/>
    <w:rsid w:val="00215BCD"/>
    <w:rsid w:val="0021644C"/>
    <w:rsid w:val="0021772D"/>
    <w:rsid w:val="00221F8A"/>
    <w:rsid w:val="00222734"/>
    <w:rsid w:val="00226532"/>
    <w:rsid w:val="0024126A"/>
    <w:rsid w:val="00241760"/>
    <w:rsid w:val="00241A3C"/>
    <w:rsid w:val="00251833"/>
    <w:rsid w:val="002601CD"/>
    <w:rsid w:val="002625B4"/>
    <w:rsid w:val="002631B7"/>
    <w:rsid w:val="00277559"/>
    <w:rsid w:val="0028245F"/>
    <w:rsid w:val="0028772C"/>
    <w:rsid w:val="0028776D"/>
    <w:rsid w:val="00295BE3"/>
    <w:rsid w:val="002A1584"/>
    <w:rsid w:val="002A5709"/>
    <w:rsid w:val="002B414E"/>
    <w:rsid w:val="002B676A"/>
    <w:rsid w:val="002B7DD7"/>
    <w:rsid w:val="002C325D"/>
    <w:rsid w:val="002C6604"/>
    <w:rsid w:val="002E2031"/>
    <w:rsid w:val="002E7482"/>
    <w:rsid w:val="00304CD4"/>
    <w:rsid w:val="003074E9"/>
    <w:rsid w:val="00312D2A"/>
    <w:rsid w:val="00315F3F"/>
    <w:rsid w:val="00317397"/>
    <w:rsid w:val="00317DB9"/>
    <w:rsid w:val="00320A1C"/>
    <w:rsid w:val="003229D0"/>
    <w:rsid w:val="00331FFF"/>
    <w:rsid w:val="00333D15"/>
    <w:rsid w:val="003346B5"/>
    <w:rsid w:val="00340B95"/>
    <w:rsid w:val="00341878"/>
    <w:rsid w:val="00341EF8"/>
    <w:rsid w:val="003664E0"/>
    <w:rsid w:val="00380A51"/>
    <w:rsid w:val="00384BAF"/>
    <w:rsid w:val="003877F5"/>
    <w:rsid w:val="003917D5"/>
    <w:rsid w:val="003A7C2D"/>
    <w:rsid w:val="003B66E7"/>
    <w:rsid w:val="003C128D"/>
    <w:rsid w:val="003C45B2"/>
    <w:rsid w:val="003D1FB1"/>
    <w:rsid w:val="003D5117"/>
    <w:rsid w:val="003E0056"/>
    <w:rsid w:val="003E3B16"/>
    <w:rsid w:val="003E3FC2"/>
    <w:rsid w:val="00405E1D"/>
    <w:rsid w:val="00410C80"/>
    <w:rsid w:val="00410E96"/>
    <w:rsid w:val="00420B2B"/>
    <w:rsid w:val="00435DF0"/>
    <w:rsid w:val="004435E1"/>
    <w:rsid w:val="004478CF"/>
    <w:rsid w:val="00451ECD"/>
    <w:rsid w:val="00453FE9"/>
    <w:rsid w:val="004644ED"/>
    <w:rsid w:val="004679B7"/>
    <w:rsid w:val="00471764"/>
    <w:rsid w:val="00480AF6"/>
    <w:rsid w:val="0049299E"/>
    <w:rsid w:val="00494BE7"/>
    <w:rsid w:val="00495661"/>
    <w:rsid w:val="004A3162"/>
    <w:rsid w:val="004A39BD"/>
    <w:rsid w:val="004A4D74"/>
    <w:rsid w:val="004A563E"/>
    <w:rsid w:val="004B62BB"/>
    <w:rsid w:val="004C19D7"/>
    <w:rsid w:val="004C2E5C"/>
    <w:rsid w:val="004C58F6"/>
    <w:rsid w:val="004D0F65"/>
    <w:rsid w:val="004D19F1"/>
    <w:rsid w:val="004D1AD1"/>
    <w:rsid w:val="004D6047"/>
    <w:rsid w:val="004E0B8E"/>
    <w:rsid w:val="004E3E40"/>
    <w:rsid w:val="004E423F"/>
    <w:rsid w:val="004E4B54"/>
    <w:rsid w:val="004F1A50"/>
    <w:rsid w:val="004F39EE"/>
    <w:rsid w:val="00506547"/>
    <w:rsid w:val="00512142"/>
    <w:rsid w:val="00513953"/>
    <w:rsid w:val="00517BF5"/>
    <w:rsid w:val="0052688F"/>
    <w:rsid w:val="005316D6"/>
    <w:rsid w:val="00531F5B"/>
    <w:rsid w:val="00532973"/>
    <w:rsid w:val="005532F4"/>
    <w:rsid w:val="00554EEA"/>
    <w:rsid w:val="0056630C"/>
    <w:rsid w:val="005710F0"/>
    <w:rsid w:val="00580302"/>
    <w:rsid w:val="00581B4D"/>
    <w:rsid w:val="0058241E"/>
    <w:rsid w:val="00584368"/>
    <w:rsid w:val="00586488"/>
    <w:rsid w:val="00587C55"/>
    <w:rsid w:val="005A6254"/>
    <w:rsid w:val="005A7833"/>
    <w:rsid w:val="005C0BA5"/>
    <w:rsid w:val="005C392C"/>
    <w:rsid w:val="005C6234"/>
    <w:rsid w:val="005C70C6"/>
    <w:rsid w:val="005C7601"/>
    <w:rsid w:val="005D2B76"/>
    <w:rsid w:val="005D3362"/>
    <w:rsid w:val="005D448C"/>
    <w:rsid w:val="005D64DF"/>
    <w:rsid w:val="005E1AE4"/>
    <w:rsid w:val="005E3904"/>
    <w:rsid w:val="005E7213"/>
    <w:rsid w:val="00607466"/>
    <w:rsid w:val="00613519"/>
    <w:rsid w:val="0062341F"/>
    <w:rsid w:val="006335BE"/>
    <w:rsid w:val="0063642E"/>
    <w:rsid w:val="006470F0"/>
    <w:rsid w:val="0065117A"/>
    <w:rsid w:val="00657AB7"/>
    <w:rsid w:val="006600B7"/>
    <w:rsid w:val="006709AB"/>
    <w:rsid w:val="00682F63"/>
    <w:rsid w:val="00684CDE"/>
    <w:rsid w:val="006A518D"/>
    <w:rsid w:val="006B24C6"/>
    <w:rsid w:val="006B3101"/>
    <w:rsid w:val="006B4E3F"/>
    <w:rsid w:val="006C64F5"/>
    <w:rsid w:val="006D0668"/>
    <w:rsid w:val="006D2F59"/>
    <w:rsid w:val="006E345B"/>
    <w:rsid w:val="006E4F1C"/>
    <w:rsid w:val="006E5638"/>
    <w:rsid w:val="006F2B22"/>
    <w:rsid w:val="00700641"/>
    <w:rsid w:val="00702C10"/>
    <w:rsid w:val="00704067"/>
    <w:rsid w:val="00706E14"/>
    <w:rsid w:val="007168EA"/>
    <w:rsid w:val="00722E5B"/>
    <w:rsid w:val="00726E4D"/>
    <w:rsid w:val="007277FB"/>
    <w:rsid w:val="00730EDA"/>
    <w:rsid w:val="007330CF"/>
    <w:rsid w:val="00735284"/>
    <w:rsid w:val="00761933"/>
    <w:rsid w:val="00763266"/>
    <w:rsid w:val="0076706C"/>
    <w:rsid w:val="0078205A"/>
    <w:rsid w:val="007838EF"/>
    <w:rsid w:val="0078691F"/>
    <w:rsid w:val="00791EC2"/>
    <w:rsid w:val="00793E96"/>
    <w:rsid w:val="007A3E33"/>
    <w:rsid w:val="007A50F0"/>
    <w:rsid w:val="007A6DFF"/>
    <w:rsid w:val="007B063F"/>
    <w:rsid w:val="007C1253"/>
    <w:rsid w:val="007C37C7"/>
    <w:rsid w:val="007C6756"/>
    <w:rsid w:val="007D3593"/>
    <w:rsid w:val="007F13EC"/>
    <w:rsid w:val="007F4D28"/>
    <w:rsid w:val="00803BE5"/>
    <w:rsid w:val="00804720"/>
    <w:rsid w:val="0081170C"/>
    <w:rsid w:val="008132BE"/>
    <w:rsid w:val="00815968"/>
    <w:rsid w:val="00817C54"/>
    <w:rsid w:val="0082652B"/>
    <w:rsid w:val="0083098C"/>
    <w:rsid w:val="00831A16"/>
    <w:rsid w:val="00832E4D"/>
    <w:rsid w:val="00833EE4"/>
    <w:rsid w:val="0084131D"/>
    <w:rsid w:val="0084268B"/>
    <w:rsid w:val="008441B8"/>
    <w:rsid w:val="0084598B"/>
    <w:rsid w:val="00851975"/>
    <w:rsid w:val="008631D7"/>
    <w:rsid w:val="00877AEA"/>
    <w:rsid w:val="008821FB"/>
    <w:rsid w:val="008826BA"/>
    <w:rsid w:val="00893193"/>
    <w:rsid w:val="008A0B53"/>
    <w:rsid w:val="008A1FBC"/>
    <w:rsid w:val="008A49F1"/>
    <w:rsid w:val="008B4B83"/>
    <w:rsid w:val="008C2CBB"/>
    <w:rsid w:val="008C5141"/>
    <w:rsid w:val="008C629C"/>
    <w:rsid w:val="008F6F22"/>
    <w:rsid w:val="008F7329"/>
    <w:rsid w:val="00905C4D"/>
    <w:rsid w:val="00923FBC"/>
    <w:rsid w:val="009245C6"/>
    <w:rsid w:val="009246E7"/>
    <w:rsid w:val="009277C0"/>
    <w:rsid w:val="00937798"/>
    <w:rsid w:val="00943745"/>
    <w:rsid w:val="009461C2"/>
    <w:rsid w:val="00960F42"/>
    <w:rsid w:val="00961861"/>
    <w:rsid w:val="009619C9"/>
    <w:rsid w:val="00963207"/>
    <w:rsid w:val="00963280"/>
    <w:rsid w:val="0097191A"/>
    <w:rsid w:val="0097605A"/>
    <w:rsid w:val="009813A8"/>
    <w:rsid w:val="00986A92"/>
    <w:rsid w:val="009953AE"/>
    <w:rsid w:val="009A2350"/>
    <w:rsid w:val="009B0E17"/>
    <w:rsid w:val="009B141A"/>
    <w:rsid w:val="009B22A7"/>
    <w:rsid w:val="009B3E02"/>
    <w:rsid w:val="009C7774"/>
    <w:rsid w:val="009D3401"/>
    <w:rsid w:val="009E4E38"/>
    <w:rsid w:val="009F268B"/>
    <w:rsid w:val="009F2F77"/>
    <w:rsid w:val="009F6F13"/>
    <w:rsid w:val="00A02ED5"/>
    <w:rsid w:val="00A03DDB"/>
    <w:rsid w:val="00A24D5F"/>
    <w:rsid w:val="00A43FBD"/>
    <w:rsid w:val="00A47EB2"/>
    <w:rsid w:val="00A53B9D"/>
    <w:rsid w:val="00A53DF8"/>
    <w:rsid w:val="00A61FE4"/>
    <w:rsid w:val="00A672D3"/>
    <w:rsid w:val="00A70E34"/>
    <w:rsid w:val="00A74E41"/>
    <w:rsid w:val="00A76FE3"/>
    <w:rsid w:val="00A81C05"/>
    <w:rsid w:val="00AA25E1"/>
    <w:rsid w:val="00AA4CA7"/>
    <w:rsid w:val="00AB36D1"/>
    <w:rsid w:val="00AC7765"/>
    <w:rsid w:val="00AC7DD0"/>
    <w:rsid w:val="00AD24D7"/>
    <w:rsid w:val="00AD2F2C"/>
    <w:rsid w:val="00AE1ABA"/>
    <w:rsid w:val="00AE49C4"/>
    <w:rsid w:val="00B16DA6"/>
    <w:rsid w:val="00B3136A"/>
    <w:rsid w:val="00B55C45"/>
    <w:rsid w:val="00B56D5F"/>
    <w:rsid w:val="00B62D14"/>
    <w:rsid w:val="00B63281"/>
    <w:rsid w:val="00B86FC4"/>
    <w:rsid w:val="00B9038D"/>
    <w:rsid w:val="00B92434"/>
    <w:rsid w:val="00B92833"/>
    <w:rsid w:val="00BB0CF6"/>
    <w:rsid w:val="00BC303D"/>
    <w:rsid w:val="00BC657D"/>
    <w:rsid w:val="00BD0DFF"/>
    <w:rsid w:val="00BD57E5"/>
    <w:rsid w:val="00BD590D"/>
    <w:rsid w:val="00BD7E95"/>
    <w:rsid w:val="00BE5C61"/>
    <w:rsid w:val="00BF792D"/>
    <w:rsid w:val="00C03177"/>
    <w:rsid w:val="00C16345"/>
    <w:rsid w:val="00C173CE"/>
    <w:rsid w:val="00C26C0D"/>
    <w:rsid w:val="00C26D62"/>
    <w:rsid w:val="00C26E03"/>
    <w:rsid w:val="00C34AD0"/>
    <w:rsid w:val="00C412B1"/>
    <w:rsid w:val="00C43146"/>
    <w:rsid w:val="00C4593C"/>
    <w:rsid w:val="00C45EFE"/>
    <w:rsid w:val="00C53FCF"/>
    <w:rsid w:val="00C635A3"/>
    <w:rsid w:val="00C70D34"/>
    <w:rsid w:val="00C80AEB"/>
    <w:rsid w:val="00C848EA"/>
    <w:rsid w:val="00C87972"/>
    <w:rsid w:val="00C9448E"/>
    <w:rsid w:val="00C975C6"/>
    <w:rsid w:val="00CA0FE8"/>
    <w:rsid w:val="00CA3BF1"/>
    <w:rsid w:val="00CA51D8"/>
    <w:rsid w:val="00CA7E9B"/>
    <w:rsid w:val="00CB2D7A"/>
    <w:rsid w:val="00CC5571"/>
    <w:rsid w:val="00CC5F47"/>
    <w:rsid w:val="00CD1596"/>
    <w:rsid w:val="00CF05BB"/>
    <w:rsid w:val="00CF2E47"/>
    <w:rsid w:val="00CF4475"/>
    <w:rsid w:val="00D1657E"/>
    <w:rsid w:val="00D168E7"/>
    <w:rsid w:val="00D21137"/>
    <w:rsid w:val="00D2767B"/>
    <w:rsid w:val="00D30EDC"/>
    <w:rsid w:val="00D31658"/>
    <w:rsid w:val="00D3311C"/>
    <w:rsid w:val="00D341B2"/>
    <w:rsid w:val="00D40BDD"/>
    <w:rsid w:val="00D45FBC"/>
    <w:rsid w:val="00D474BA"/>
    <w:rsid w:val="00D502A7"/>
    <w:rsid w:val="00D549DA"/>
    <w:rsid w:val="00D54C6A"/>
    <w:rsid w:val="00D55416"/>
    <w:rsid w:val="00D6447C"/>
    <w:rsid w:val="00D71331"/>
    <w:rsid w:val="00D744A3"/>
    <w:rsid w:val="00D8692E"/>
    <w:rsid w:val="00D87B44"/>
    <w:rsid w:val="00D9285C"/>
    <w:rsid w:val="00D94C88"/>
    <w:rsid w:val="00D94CE9"/>
    <w:rsid w:val="00D96009"/>
    <w:rsid w:val="00D96698"/>
    <w:rsid w:val="00DA103A"/>
    <w:rsid w:val="00DA7431"/>
    <w:rsid w:val="00DA7D63"/>
    <w:rsid w:val="00DC1E89"/>
    <w:rsid w:val="00DC3DCA"/>
    <w:rsid w:val="00DC6BB0"/>
    <w:rsid w:val="00DC79D1"/>
    <w:rsid w:val="00DD5285"/>
    <w:rsid w:val="00DF0799"/>
    <w:rsid w:val="00E0257D"/>
    <w:rsid w:val="00E066EF"/>
    <w:rsid w:val="00E068F0"/>
    <w:rsid w:val="00E1271B"/>
    <w:rsid w:val="00E158EE"/>
    <w:rsid w:val="00E165B4"/>
    <w:rsid w:val="00E26C5F"/>
    <w:rsid w:val="00E34303"/>
    <w:rsid w:val="00E43D4E"/>
    <w:rsid w:val="00E43EA0"/>
    <w:rsid w:val="00E53668"/>
    <w:rsid w:val="00E5502C"/>
    <w:rsid w:val="00E55723"/>
    <w:rsid w:val="00E569BF"/>
    <w:rsid w:val="00E6003A"/>
    <w:rsid w:val="00E679D9"/>
    <w:rsid w:val="00E7094D"/>
    <w:rsid w:val="00E71C23"/>
    <w:rsid w:val="00E71E3D"/>
    <w:rsid w:val="00E90DED"/>
    <w:rsid w:val="00EA2650"/>
    <w:rsid w:val="00EA6C4A"/>
    <w:rsid w:val="00EB28AA"/>
    <w:rsid w:val="00EB4E97"/>
    <w:rsid w:val="00EB51D7"/>
    <w:rsid w:val="00EB7EE2"/>
    <w:rsid w:val="00EC18A1"/>
    <w:rsid w:val="00ED257A"/>
    <w:rsid w:val="00ED3E40"/>
    <w:rsid w:val="00ED597C"/>
    <w:rsid w:val="00ED5EAC"/>
    <w:rsid w:val="00EE095B"/>
    <w:rsid w:val="00EE1522"/>
    <w:rsid w:val="00EE244B"/>
    <w:rsid w:val="00EF4932"/>
    <w:rsid w:val="00EF7156"/>
    <w:rsid w:val="00F03DAB"/>
    <w:rsid w:val="00F05879"/>
    <w:rsid w:val="00F13461"/>
    <w:rsid w:val="00F13C5C"/>
    <w:rsid w:val="00F16C3C"/>
    <w:rsid w:val="00F2187E"/>
    <w:rsid w:val="00F25E80"/>
    <w:rsid w:val="00F4025B"/>
    <w:rsid w:val="00F424D7"/>
    <w:rsid w:val="00F46C1B"/>
    <w:rsid w:val="00F52C24"/>
    <w:rsid w:val="00F6175C"/>
    <w:rsid w:val="00F63198"/>
    <w:rsid w:val="00F64DA4"/>
    <w:rsid w:val="00F72A5A"/>
    <w:rsid w:val="00F75BB9"/>
    <w:rsid w:val="00F8399D"/>
    <w:rsid w:val="00F97657"/>
    <w:rsid w:val="00FA2C65"/>
    <w:rsid w:val="00FA60DC"/>
    <w:rsid w:val="00FA7A89"/>
    <w:rsid w:val="00FB160D"/>
    <w:rsid w:val="00FB22BB"/>
    <w:rsid w:val="00FD6563"/>
    <w:rsid w:val="00FE0275"/>
    <w:rsid w:val="00FF2214"/>
    <w:rsid w:val="00FF441A"/>
  </w:rsids>
  <m:mathPr>
    <m:mathFont m:val="Cambria Math"/>
    <m:brkBin m:val="before"/>
    <m:brkBinSub m:val="--"/>
    <m:smallFrac m:val="0"/>
    <m:dispDef m:val="0"/>
    <m:lMargin m:val="0"/>
    <m:rMargin m:val="0"/>
    <m:defJc m:val="centerGroup"/>
    <m:wrapRight/>
    <m:intLim m:val="subSup"/>
    <m:naryLim m:val="subSup"/>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FA8948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GB"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A25E1"/>
    <w:pPr>
      <w:ind w:firstLine="397"/>
      <w:jc w:val="both"/>
    </w:pPr>
    <w:rPr>
      <w:rFonts w:ascii="Times New Roman" w:hAnsi="Times New Roman"/>
      <w:color w:val="000000" w:themeColor="text1"/>
      <w:szCs w:val="24"/>
    </w:rPr>
  </w:style>
  <w:style w:type="paragraph" w:styleId="Heading1">
    <w:name w:val="heading 1"/>
    <w:basedOn w:val="Normal"/>
    <w:next w:val="Normalfirst"/>
    <w:link w:val="Heading1Char"/>
    <w:uiPriority w:val="9"/>
    <w:qFormat/>
    <w:rsid w:val="0021772D"/>
    <w:pPr>
      <w:keepNext/>
      <w:keepLines/>
      <w:numPr>
        <w:numId w:val="12"/>
      </w:numPr>
      <w:tabs>
        <w:tab w:val="left" w:pos="576"/>
      </w:tabs>
      <w:spacing w:before="240" w:after="120"/>
      <w:ind w:left="576" w:hanging="576"/>
      <w:jc w:val="left"/>
      <w:outlineLvl w:val="0"/>
    </w:pPr>
    <w:rPr>
      <w:rFonts w:ascii="Helvetica" w:eastAsiaTheme="majorEastAsia" w:hAnsi="Helvetica" w:cstheme="majorBidi"/>
      <w:b/>
      <w:bCs/>
      <w:sz w:val="28"/>
      <w:szCs w:val="32"/>
    </w:rPr>
  </w:style>
  <w:style w:type="paragraph" w:styleId="Heading2">
    <w:name w:val="heading 2"/>
    <w:basedOn w:val="Heading1"/>
    <w:next w:val="Normalfirst"/>
    <w:link w:val="Heading2Char"/>
    <w:uiPriority w:val="9"/>
    <w:unhideWhenUsed/>
    <w:qFormat/>
    <w:rsid w:val="009F268B"/>
    <w:pPr>
      <w:numPr>
        <w:ilvl w:val="1"/>
      </w:numPr>
      <w:tabs>
        <w:tab w:val="clear" w:pos="576"/>
        <w:tab w:val="left" w:pos="792"/>
      </w:tabs>
      <w:spacing w:before="200"/>
      <w:ind w:left="792" w:hanging="792"/>
      <w:outlineLvl w:val="1"/>
    </w:pPr>
    <w:rPr>
      <w:bCs w:val="0"/>
      <w:sz w:val="26"/>
      <w:szCs w:val="26"/>
    </w:rPr>
  </w:style>
  <w:style w:type="paragraph" w:styleId="Heading3">
    <w:name w:val="heading 3"/>
    <w:basedOn w:val="Heading2"/>
    <w:next w:val="Normalfirst"/>
    <w:link w:val="Heading3Char"/>
    <w:uiPriority w:val="9"/>
    <w:unhideWhenUsed/>
    <w:qFormat/>
    <w:rsid w:val="009F268B"/>
    <w:pPr>
      <w:numPr>
        <w:ilvl w:val="2"/>
      </w:numPr>
      <w:tabs>
        <w:tab w:val="clear" w:pos="792"/>
        <w:tab w:val="left" w:pos="864"/>
      </w:tabs>
      <w:ind w:left="864" w:hanging="864"/>
      <w:outlineLvl w:val="2"/>
    </w:pPr>
    <w:rPr>
      <w:bCs/>
      <w:sz w:val="22"/>
    </w:rPr>
  </w:style>
  <w:style w:type="paragraph" w:styleId="Heading4">
    <w:name w:val="heading 4"/>
    <w:basedOn w:val="Normal"/>
    <w:next w:val="Normalfirst"/>
    <w:link w:val="Heading4Char"/>
    <w:uiPriority w:val="9"/>
    <w:unhideWhenUsed/>
    <w:qFormat/>
    <w:rsid w:val="00803BE5"/>
    <w:pPr>
      <w:keepNext/>
      <w:keepLines/>
      <w:spacing w:before="200" w:after="120"/>
      <w:ind w:firstLine="0"/>
      <w:jc w:val="left"/>
      <w:outlineLvl w:val="3"/>
    </w:pPr>
    <w:rPr>
      <w:rFonts w:ascii="Helvetica" w:eastAsiaTheme="majorEastAsia" w:hAnsi="Helvetic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2B76"/>
    <w:pPr>
      <w:pBdr>
        <w:bottom w:val="single" w:sz="8" w:space="1" w:color="auto"/>
      </w:pBdr>
      <w:tabs>
        <w:tab w:val="center" w:pos="4320"/>
        <w:tab w:val="right" w:pos="8640"/>
      </w:tabs>
      <w:ind w:firstLine="0"/>
    </w:pPr>
  </w:style>
  <w:style w:type="character" w:customStyle="1" w:styleId="HeaderChar">
    <w:name w:val="Header Char"/>
    <w:basedOn w:val="DefaultParagraphFont"/>
    <w:link w:val="Header"/>
    <w:uiPriority w:val="99"/>
    <w:rsid w:val="005D2B76"/>
    <w:rPr>
      <w:rFonts w:ascii="CMU Serif Roman" w:hAnsi="CMU Serif Roman"/>
      <w:szCs w:val="24"/>
    </w:rPr>
  </w:style>
  <w:style w:type="paragraph" w:styleId="BalloonText">
    <w:name w:val="Balloon Text"/>
    <w:basedOn w:val="Normal"/>
    <w:link w:val="BalloonTextChar"/>
    <w:uiPriority w:val="99"/>
    <w:semiHidden/>
    <w:unhideWhenUsed/>
    <w:rsid w:val="005D2B7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D2B76"/>
    <w:rPr>
      <w:rFonts w:ascii="Lucida Grande" w:hAnsi="Lucida Grande" w:cs="Lucida Grande"/>
      <w:sz w:val="18"/>
      <w:szCs w:val="18"/>
    </w:rPr>
  </w:style>
  <w:style w:type="paragraph" w:styleId="Title">
    <w:name w:val="Title"/>
    <w:basedOn w:val="Normal"/>
    <w:next w:val="Normal"/>
    <w:link w:val="TitleChar"/>
    <w:uiPriority w:val="10"/>
    <w:qFormat/>
    <w:rsid w:val="009813A8"/>
    <w:pPr>
      <w:spacing w:after="240"/>
      <w:ind w:firstLine="0"/>
      <w:contextualSpacing/>
      <w:jc w:val="center"/>
    </w:pPr>
    <w:rPr>
      <w:rFonts w:ascii="Helvetica" w:eastAsiaTheme="majorEastAsia" w:hAnsi="Helvetica" w:cstheme="majorBidi"/>
      <w:spacing w:val="5"/>
      <w:kern w:val="28"/>
      <w:sz w:val="44"/>
      <w:szCs w:val="52"/>
    </w:rPr>
  </w:style>
  <w:style w:type="character" w:customStyle="1" w:styleId="TitleChar">
    <w:name w:val="Title Char"/>
    <w:basedOn w:val="DefaultParagraphFont"/>
    <w:link w:val="Title"/>
    <w:uiPriority w:val="10"/>
    <w:rsid w:val="009813A8"/>
    <w:rPr>
      <w:rFonts w:ascii="Helvetica" w:eastAsiaTheme="majorEastAsia" w:hAnsi="Helvetica" w:cstheme="majorBidi"/>
      <w:spacing w:val="5"/>
      <w:kern w:val="28"/>
      <w:sz w:val="44"/>
      <w:szCs w:val="52"/>
    </w:rPr>
  </w:style>
  <w:style w:type="paragraph" w:customStyle="1" w:styleId="Author">
    <w:name w:val="Author"/>
    <w:basedOn w:val="Title"/>
    <w:qFormat/>
    <w:rsid w:val="00EF7156"/>
    <w:pPr>
      <w:spacing w:after="120"/>
    </w:pPr>
    <w:rPr>
      <w:b/>
      <w:sz w:val="20"/>
    </w:rPr>
  </w:style>
  <w:style w:type="character" w:customStyle="1" w:styleId="Heading1Char">
    <w:name w:val="Heading 1 Char"/>
    <w:basedOn w:val="DefaultParagraphFont"/>
    <w:link w:val="Heading1"/>
    <w:uiPriority w:val="9"/>
    <w:rsid w:val="0021772D"/>
    <w:rPr>
      <w:rFonts w:ascii="Helvetica" w:eastAsiaTheme="majorEastAsia" w:hAnsi="Helvetica" w:cstheme="majorBidi"/>
      <w:b/>
      <w:bCs/>
      <w:sz w:val="28"/>
      <w:szCs w:val="32"/>
    </w:rPr>
  </w:style>
  <w:style w:type="paragraph" w:customStyle="1" w:styleId="Heading1unnumbered">
    <w:name w:val="Heading 1 (unnumbered)"/>
    <w:basedOn w:val="Heading1"/>
    <w:qFormat/>
    <w:rsid w:val="00405E1D"/>
    <w:pPr>
      <w:numPr>
        <w:numId w:val="0"/>
      </w:numPr>
    </w:pPr>
  </w:style>
  <w:style w:type="character" w:customStyle="1" w:styleId="Heading2Char">
    <w:name w:val="Heading 2 Char"/>
    <w:basedOn w:val="DefaultParagraphFont"/>
    <w:link w:val="Heading2"/>
    <w:uiPriority w:val="9"/>
    <w:rsid w:val="009F268B"/>
    <w:rPr>
      <w:rFonts w:ascii="Helvetica" w:eastAsiaTheme="majorEastAsia" w:hAnsi="Helvetica" w:cstheme="majorBidi"/>
      <w:b/>
      <w:sz w:val="26"/>
      <w:szCs w:val="26"/>
    </w:rPr>
  </w:style>
  <w:style w:type="character" w:customStyle="1" w:styleId="Heading3Char">
    <w:name w:val="Heading 3 Char"/>
    <w:basedOn w:val="DefaultParagraphFont"/>
    <w:link w:val="Heading3"/>
    <w:uiPriority w:val="9"/>
    <w:rsid w:val="009F268B"/>
    <w:rPr>
      <w:rFonts w:ascii="Helvetica" w:eastAsiaTheme="majorEastAsia" w:hAnsi="Helvetica" w:cstheme="majorBidi"/>
      <w:b/>
      <w:bCs/>
      <w:sz w:val="22"/>
      <w:szCs w:val="26"/>
    </w:rPr>
  </w:style>
  <w:style w:type="paragraph" w:styleId="Footer">
    <w:name w:val="footer"/>
    <w:basedOn w:val="Normal"/>
    <w:link w:val="FooterChar"/>
    <w:uiPriority w:val="99"/>
    <w:unhideWhenUsed/>
    <w:rsid w:val="001E4ACE"/>
    <w:pPr>
      <w:pBdr>
        <w:top w:val="single" w:sz="4" w:space="1" w:color="auto"/>
      </w:pBdr>
      <w:tabs>
        <w:tab w:val="center" w:pos="4320"/>
        <w:tab w:val="right" w:pos="8640"/>
      </w:tabs>
      <w:jc w:val="center"/>
    </w:pPr>
  </w:style>
  <w:style w:type="character" w:customStyle="1" w:styleId="FooterChar">
    <w:name w:val="Footer Char"/>
    <w:basedOn w:val="DefaultParagraphFont"/>
    <w:link w:val="Footer"/>
    <w:uiPriority w:val="99"/>
    <w:rsid w:val="001E4ACE"/>
    <w:rPr>
      <w:rFonts w:ascii="CMU Serif Roman" w:hAnsi="CMU Serif Roman"/>
      <w:szCs w:val="24"/>
    </w:rPr>
  </w:style>
  <w:style w:type="paragraph" w:customStyle="1" w:styleId="Normalfirst">
    <w:name w:val="Normal (first)"/>
    <w:basedOn w:val="Normal"/>
    <w:next w:val="Normal"/>
    <w:qFormat/>
    <w:rsid w:val="00405E1D"/>
    <w:pPr>
      <w:ind w:firstLine="0"/>
    </w:pPr>
  </w:style>
  <w:style w:type="paragraph" w:styleId="TOC1">
    <w:name w:val="toc 1"/>
    <w:basedOn w:val="Normal"/>
    <w:next w:val="Normal"/>
    <w:autoRedefine/>
    <w:uiPriority w:val="39"/>
    <w:unhideWhenUsed/>
    <w:rsid w:val="00C9448E"/>
    <w:pPr>
      <w:spacing w:after="100"/>
    </w:pPr>
  </w:style>
  <w:style w:type="paragraph" w:styleId="TOC2">
    <w:name w:val="toc 2"/>
    <w:basedOn w:val="Normal"/>
    <w:next w:val="Normal"/>
    <w:autoRedefine/>
    <w:uiPriority w:val="39"/>
    <w:unhideWhenUsed/>
    <w:rsid w:val="00C9448E"/>
    <w:pPr>
      <w:spacing w:after="100"/>
      <w:ind w:left="200"/>
    </w:pPr>
  </w:style>
  <w:style w:type="paragraph" w:styleId="TOC3">
    <w:name w:val="toc 3"/>
    <w:basedOn w:val="Normal"/>
    <w:next w:val="Normal"/>
    <w:autoRedefine/>
    <w:uiPriority w:val="39"/>
    <w:unhideWhenUsed/>
    <w:rsid w:val="00C9448E"/>
    <w:pPr>
      <w:spacing w:after="100"/>
      <w:ind w:left="400"/>
    </w:pPr>
  </w:style>
  <w:style w:type="paragraph" w:customStyle="1" w:styleId="Heading1first">
    <w:name w:val="Heading 1 (first)"/>
    <w:basedOn w:val="Heading1"/>
    <w:next w:val="Normalfirst"/>
    <w:qFormat/>
    <w:rsid w:val="00B92833"/>
    <w:pPr>
      <w:spacing w:before="0"/>
    </w:pPr>
  </w:style>
  <w:style w:type="character" w:styleId="PlaceholderText">
    <w:name w:val="Placeholder Text"/>
    <w:basedOn w:val="DefaultParagraphFont"/>
    <w:uiPriority w:val="99"/>
    <w:semiHidden/>
    <w:rsid w:val="00340B95"/>
    <w:rPr>
      <w:color w:val="808080"/>
    </w:rPr>
  </w:style>
  <w:style w:type="character" w:customStyle="1" w:styleId="Heading4Char">
    <w:name w:val="Heading 4 Char"/>
    <w:basedOn w:val="DefaultParagraphFont"/>
    <w:link w:val="Heading4"/>
    <w:uiPriority w:val="9"/>
    <w:rsid w:val="00803BE5"/>
    <w:rPr>
      <w:rFonts w:ascii="Helvetica" w:eastAsiaTheme="majorEastAsia" w:hAnsi="Helvetica" w:cstheme="majorBidi"/>
      <w:b/>
      <w:bCs/>
      <w:iCs/>
      <w:szCs w:val="24"/>
    </w:rPr>
  </w:style>
  <w:style w:type="paragraph" w:customStyle="1" w:styleId="Equation">
    <w:name w:val="Equation"/>
    <w:basedOn w:val="Normal"/>
    <w:next w:val="Normal"/>
    <w:qFormat/>
    <w:rsid w:val="00067FED"/>
    <w:pPr>
      <w:tabs>
        <w:tab w:val="right" w:pos="4838"/>
      </w:tabs>
      <w:jc w:val="center"/>
    </w:pPr>
  </w:style>
  <w:style w:type="paragraph" w:customStyle="1" w:styleId="References">
    <w:name w:val="References"/>
    <w:basedOn w:val="Normal"/>
    <w:qFormat/>
    <w:rsid w:val="003664E0"/>
    <w:pPr>
      <w:tabs>
        <w:tab w:val="left" w:pos="518"/>
      </w:tabs>
      <w:ind w:left="518" w:hanging="518"/>
    </w:pPr>
  </w:style>
  <w:style w:type="paragraph" w:styleId="Bibliography">
    <w:name w:val="Bibliography"/>
    <w:basedOn w:val="Normal"/>
    <w:next w:val="Normal"/>
    <w:uiPriority w:val="37"/>
    <w:unhideWhenUsed/>
    <w:rsid w:val="00DA7431"/>
    <w:pPr>
      <w:spacing w:after="240"/>
      <w:ind w:left="720" w:hanging="720"/>
    </w:pPr>
  </w:style>
  <w:style w:type="paragraph" w:customStyle="1" w:styleId="Affiliation">
    <w:name w:val="Affiliation"/>
    <w:basedOn w:val="Author"/>
    <w:qFormat/>
    <w:rsid w:val="00EF7156"/>
    <w:rPr>
      <w:b w:val="0"/>
      <w:i/>
    </w:rPr>
  </w:style>
  <w:style w:type="paragraph" w:styleId="NormalWeb">
    <w:name w:val="Normal (Web)"/>
    <w:basedOn w:val="Normal"/>
    <w:uiPriority w:val="99"/>
    <w:unhideWhenUsed/>
    <w:rsid w:val="004F1A50"/>
    <w:pPr>
      <w:spacing w:before="100" w:beforeAutospacing="1" w:after="100" w:afterAutospacing="1"/>
      <w:ind w:firstLine="0"/>
      <w:jc w:val="left"/>
    </w:pPr>
    <w:rPr>
      <w:rFonts w:cs="Times New Roman"/>
      <w:color w:val="auto"/>
      <w:sz w:val="24"/>
      <w:lang w:val="en-US" w:eastAsia="zh-CN"/>
    </w:rPr>
  </w:style>
  <w:style w:type="paragraph" w:styleId="ListParagraph">
    <w:name w:val="List Paragraph"/>
    <w:basedOn w:val="Normal"/>
    <w:uiPriority w:val="34"/>
    <w:qFormat/>
    <w:rsid w:val="00531F5B"/>
    <w:pPr>
      <w:ind w:left="720"/>
      <w:contextualSpacing/>
    </w:pPr>
  </w:style>
  <w:style w:type="paragraph" w:customStyle="1" w:styleId="Default">
    <w:name w:val="Default"/>
    <w:rsid w:val="00D341B2"/>
    <w:pPr>
      <w:widowControl w:val="0"/>
      <w:autoSpaceDE w:val="0"/>
      <w:autoSpaceDN w:val="0"/>
      <w:adjustRightInd w:val="0"/>
    </w:pPr>
    <w:rPr>
      <w:rFonts w:ascii="Arial"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728527">
      <w:bodyDiv w:val="1"/>
      <w:marLeft w:val="0"/>
      <w:marRight w:val="0"/>
      <w:marTop w:val="0"/>
      <w:marBottom w:val="0"/>
      <w:divBdr>
        <w:top w:val="none" w:sz="0" w:space="0" w:color="auto"/>
        <w:left w:val="none" w:sz="0" w:space="0" w:color="auto"/>
        <w:bottom w:val="none" w:sz="0" w:space="0" w:color="auto"/>
        <w:right w:val="none" w:sz="0" w:space="0" w:color="auto"/>
      </w:divBdr>
    </w:div>
    <w:div w:id="438066019">
      <w:bodyDiv w:val="1"/>
      <w:marLeft w:val="0"/>
      <w:marRight w:val="0"/>
      <w:marTop w:val="0"/>
      <w:marBottom w:val="0"/>
      <w:divBdr>
        <w:top w:val="none" w:sz="0" w:space="0" w:color="auto"/>
        <w:left w:val="none" w:sz="0" w:space="0" w:color="auto"/>
        <w:bottom w:val="none" w:sz="0" w:space="0" w:color="auto"/>
        <w:right w:val="none" w:sz="0" w:space="0" w:color="auto"/>
      </w:divBdr>
    </w:div>
    <w:div w:id="606888273">
      <w:bodyDiv w:val="1"/>
      <w:marLeft w:val="0"/>
      <w:marRight w:val="0"/>
      <w:marTop w:val="0"/>
      <w:marBottom w:val="0"/>
      <w:divBdr>
        <w:top w:val="none" w:sz="0" w:space="0" w:color="auto"/>
        <w:left w:val="none" w:sz="0" w:space="0" w:color="auto"/>
        <w:bottom w:val="none" w:sz="0" w:space="0" w:color="auto"/>
        <w:right w:val="none" w:sz="0" w:space="0" w:color="auto"/>
      </w:divBdr>
    </w:div>
    <w:div w:id="878006428">
      <w:bodyDiv w:val="1"/>
      <w:marLeft w:val="0"/>
      <w:marRight w:val="0"/>
      <w:marTop w:val="0"/>
      <w:marBottom w:val="0"/>
      <w:divBdr>
        <w:top w:val="none" w:sz="0" w:space="0" w:color="auto"/>
        <w:left w:val="none" w:sz="0" w:space="0" w:color="auto"/>
        <w:bottom w:val="none" w:sz="0" w:space="0" w:color="auto"/>
        <w:right w:val="none" w:sz="0" w:space="0" w:color="auto"/>
      </w:divBdr>
      <w:divsChild>
        <w:div w:id="1400716257">
          <w:marLeft w:val="0"/>
          <w:marRight w:val="0"/>
          <w:marTop w:val="0"/>
          <w:marBottom w:val="0"/>
          <w:divBdr>
            <w:top w:val="none" w:sz="0" w:space="0" w:color="auto"/>
            <w:left w:val="none" w:sz="0" w:space="0" w:color="auto"/>
            <w:bottom w:val="none" w:sz="0" w:space="0" w:color="auto"/>
            <w:right w:val="none" w:sz="0" w:space="0" w:color="auto"/>
          </w:divBdr>
          <w:divsChild>
            <w:div w:id="1599168260">
              <w:marLeft w:val="0"/>
              <w:marRight w:val="0"/>
              <w:marTop w:val="0"/>
              <w:marBottom w:val="0"/>
              <w:divBdr>
                <w:top w:val="none" w:sz="0" w:space="0" w:color="auto"/>
                <w:left w:val="none" w:sz="0" w:space="0" w:color="auto"/>
                <w:bottom w:val="none" w:sz="0" w:space="0" w:color="auto"/>
                <w:right w:val="none" w:sz="0" w:space="0" w:color="auto"/>
              </w:divBdr>
              <w:divsChild>
                <w:div w:id="1704089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1686337">
      <w:bodyDiv w:val="1"/>
      <w:marLeft w:val="0"/>
      <w:marRight w:val="0"/>
      <w:marTop w:val="0"/>
      <w:marBottom w:val="0"/>
      <w:divBdr>
        <w:top w:val="none" w:sz="0" w:space="0" w:color="auto"/>
        <w:left w:val="none" w:sz="0" w:space="0" w:color="auto"/>
        <w:bottom w:val="none" w:sz="0" w:space="0" w:color="auto"/>
        <w:right w:val="none" w:sz="0" w:space="0" w:color="auto"/>
      </w:divBdr>
      <w:divsChild>
        <w:div w:id="1654987139">
          <w:marLeft w:val="0"/>
          <w:marRight w:val="0"/>
          <w:marTop w:val="0"/>
          <w:marBottom w:val="0"/>
          <w:divBdr>
            <w:top w:val="none" w:sz="0" w:space="0" w:color="auto"/>
            <w:left w:val="none" w:sz="0" w:space="0" w:color="auto"/>
            <w:bottom w:val="none" w:sz="0" w:space="0" w:color="auto"/>
            <w:right w:val="none" w:sz="0" w:space="0" w:color="auto"/>
          </w:divBdr>
          <w:divsChild>
            <w:div w:id="82840606">
              <w:marLeft w:val="0"/>
              <w:marRight w:val="0"/>
              <w:marTop w:val="0"/>
              <w:marBottom w:val="0"/>
              <w:divBdr>
                <w:top w:val="none" w:sz="0" w:space="0" w:color="auto"/>
                <w:left w:val="none" w:sz="0" w:space="0" w:color="auto"/>
                <w:bottom w:val="none" w:sz="0" w:space="0" w:color="auto"/>
                <w:right w:val="none" w:sz="0" w:space="0" w:color="auto"/>
              </w:divBdr>
              <w:divsChild>
                <w:div w:id="299917469">
                  <w:marLeft w:val="0"/>
                  <w:marRight w:val="0"/>
                  <w:marTop w:val="0"/>
                  <w:marBottom w:val="0"/>
                  <w:divBdr>
                    <w:top w:val="none" w:sz="0" w:space="0" w:color="auto"/>
                    <w:left w:val="none" w:sz="0" w:space="0" w:color="auto"/>
                    <w:bottom w:val="none" w:sz="0" w:space="0" w:color="auto"/>
                    <w:right w:val="none" w:sz="0" w:space="0" w:color="auto"/>
                  </w:divBdr>
                  <w:divsChild>
                    <w:div w:id="60970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7201331">
      <w:bodyDiv w:val="1"/>
      <w:marLeft w:val="0"/>
      <w:marRight w:val="0"/>
      <w:marTop w:val="0"/>
      <w:marBottom w:val="0"/>
      <w:divBdr>
        <w:top w:val="none" w:sz="0" w:space="0" w:color="auto"/>
        <w:left w:val="none" w:sz="0" w:space="0" w:color="auto"/>
        <w:bottom w:val="none" w:sz="0" w:space="0" w:color="auto"/>
        <w:right w:val="none" w:sz="0" w:space="0" w:color="auto"/>
      </w:divBdr>
      <w:divsChild>
        <w:div w:id="1643730689">
          <w:marLeft w:val="0"/>
          <w:marRight w:val="0"/>
          <w:marTop w:val="0"/>
          <w:marBottom w:val="0"/>
          <w:divBdr>
            <w:top w:val="none" w:sz="0" w:space="0" w:color="auto"/>
            <w:left w:val="none" w:sz="0" w:space="0" w:color="auto"/>
            <w:bottom w:val="none" w:sz="0" w:space="0" w:color="auto"/>
            <w:right w:val="none" w:sz="0" w:space="0" w:color="auto"/>
          </w:divBdr>
          <w:divsChild>
            <w:div w:id="1255433789">
              <w:marLeft w:val="0"/>
              <w:marRight w:val="0"/>
              <w:marTop w:val="0"/>
              <w:marBottom w:val="0"/>
              <w:divBdr>
                <w:top w:val="none" w:sz="0" w:space="0" w:color="auto"/>
                <w:left w:val="none" w:sz="0" w:space="0" w:color="auto"/>
                <w:bottom w:val="none" w:sz="0" w:space="0" w:color="auto"/>
                <w:right w:val="none" w:sz="0" w:space="0" w:color="auto"/>
              </w:divBdr>
              <w:divsChild>
                <w:div w:id="1135638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2</TotalTime>
  <Pages>5</Pages>
  <Words>14917</Words>
  <Characters>85027</Characters>
  <Application>Microsoft Macintosh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On the Ideal Ratio Mask as the Goal of Computational Auditory Scene Analysis</vt:lpstr>
    </vt:vector>
  </TitlesOfParts>
  <Manager/>
  <Company>University of Surrey</Company>
  <LinksUpToDate>false</LinksUpToDate>
  <CharactersWithSpaces>9974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Ideal Ratio Mask as the Goal of Computational Auditory Scene Analysis</dc:title>
  <dc:subject/>
  <dc:creator>Chris Hummersone, Toby Stokes, and Tim Brookes</dc:creator>
  <cp:keywords/>
  <dc:description/>
  <cp:lastModifiedBy>Weston DKT Mr (UG - Music and Media)</cp:lastModifiedBy>
  <cp:revision>13</cp:revision>
  <cp:lastPrinted>2015-10-19T10:38:00Z</cp:lastPrinted>
  <dcterms:created xsi:type="dcterms:W3CDTF">2016-11-09T11:04:00Z</dcterms:created>
  <dcterms:modified xsi:type="dcterms:W3CDTF">2016-11-11T22:5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FGJnFKAw"/&gt;&lt;style id="http://www.zotero.org/styles/university-of-surrey-iosr"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